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546CFC" w14:textId="6F8C1252" w:rsidR="00EA659E" w:rsidRPr="003B40E6" w:rsidRDefault="00FC4F71" w:rsidP="00EA659E">
      <w:pPr>
        <w:spacing w:line="480" w:lineRule="auto"/>
        <w:jc w:val="center"/>
        <w:rPr>
          <w:sz w:val="36"/>
          <w:szCs w:val="36"/>
        </w:rPr>
      </w:pPr>
      <w:r>
        <w:rPr>
          <w:sz w:val="36"/>
          <w:szCs w:val="36"/>
        </w:rPr>
        <w:t>Supporting Information</w:t>
      </w:r>
      <w:r w:rsidR="00EA659E">
        <w:rPr>
          <w:sz w:val="36"/>
          <w:szCs w:val="36"/>
        </w:rPr>
        <w:t xml:space="preserve"> for</w:t>
      </w:r>
    </w:p>
    <w:p w14:paraId="52813502" w14:textId="77777777" w:rsidR="00DF38DA" w:rsidRPr="00EA659E" w:rsidRDefault="00DF38DA" w:rsidP="00EA659E">
      <w:pPr>
        <w:pStyle w:val="NoSpacing"/>
        <w:tabs>
          <w:tab w:val="left" w:pos="3164"/>
        </w:tabs>
        <w:spacing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Intestinal persistence of </w:t>
      </w:r>
      <w:r w:rsidRPr="00EA659E">
        <w:rPr>
          <w:rFonts w:ascii="Times New Roman" w:hAnsi="Times New Roman" w:cs="Times New Roman"/>
          <w:b/>
          <w:bCs/>
          <w:i/>
          <w:iCs/>
          <w:sz w:val="28"/>
          <w:szCs w:val="28"/>
        </w:rPr>
        <w:t>Bifidobacterium infantis</w:t>
      </w:r>
      <w:r w:rsidRPr="00EA659E">
        <w:rPr>
          <w:rFonts w:ascii="Times New Roman" w:hAnsi="Times New Roman" w:cs="Times New Roman"/>
          <w:b/>
          <w:bCs/>
          <w:sz w:val="28"/>
          <w:szCs w:val="28"/>
        </w:rPr>
        <w:t xml:space="preserve"> is determined by interaction of host genetics and antibiotic exposure</w:t>
      </w:r>
    </w:p>
    <w:p w14:paraId="4CDAFF21" w14:textId="77777777" w:rsidR="00EA659E" w:rsidRDefault="00EA659E" w:rsidP="00EA659E">
      <w:pPr>
        <w:spacing w:line="480" w:lineRule="auto"/>
      </w:pPr>
    </w:p>
    <w:p w14:paraId="2FD6BD33" w14:textId="055DFE82" w:rsidR="002510C4" w:rsidRPr="007C0C9A" w:rsidRDefault="002510C4" w:rsidP="002510C4">
      <w:pPr>
        <w:spacing w:line="480" w:lineRule="auto"/>
      </w:pPr>
      <w:r>
        <w:t>Yiming Wang</w:t>
      </w:r>
      <w:r w:rsidR="000D73DC">
        <w:t>,</w:t>
      </w:r>
      <w:r>
        <w:t xml:space="preserve"> Jocelyn M Choo, Alyson C Richard, </w:t>
      </w:r>
      <w:r w:rsidRPr="00F93224">
        <w:t xml:space="preserve">Lito </w:t>
      </w:r>
      <w:r>
        <w:t xml:space="preserve">E </w:t>
      </w:r>
      <w:r w:rsidRPr="00F93224">
        <w:t xml:space="preserve">Papanicolas, Steve </w:t>
      </w:r>
      <w:r>
        <w:t xml:space="preserve">L </w:t>
      </w:r>
      <w:r w:rsidRPr="00F93224">
        <w:t>Wesselingh,</w:t>
      </w:r>
      <w:r>
        <w:t xml:space="preserve"> </w:t>
      </w:r>
      <w:r w:rsidRPr="00F93224">
        <w:t xml:space="preserve">Steven </w:t>
      </w:r>
      <w:r>
        <w:t xml:space="preserve">L </w:t>
      </w:r>
      <w:r w:rsidRPr="00F93224">
        <w:t>Taylor</w:t>
      </w:r>
      <w:r>
        <w:rPr>
          <w:vertAlign w:val="superscript"/>
        </w:rPr>
        <w:t>#</w:t>
      </w:r>
      <w:r w:rsidRPr="00F93224">
        <w:t xml:space="preserve">, Geraint </w:t>
      </w:r>
      <w:r>
        <w:t xml:space="preserve">B </w:t>
      </w:r>
      <w:r w:rsidRPr="00F93224">
        <w:t>Rogers</w:t>
      </w:r>
      <w:r>
        <w:rPr>
          <w:vertAlign w:val="superscript"/>
        </w:rPr>
        <w:t>#*</w:t>
      </w:r>
    </w:p>
    <w:p w14:paraId="52EC7AF6" w14:textId="275425C5" w:rsidR="00E11A88" w:rsidRDefault="00E11A88" w:rsidP="00EA659E">
      <w:pPr>
        <w:spacing w:line="480" w:lineRule="auto"/>
      </w:pPr>
    </w:p>
    <w:p w14:paraId="6239C0D2" w14:textId="7B2F38A0" w:rsidR="002510C4" w:rsidRDefault="002510C4" w:rsidP="00EA659E">
      <w:pPr>
        <w:spacing w:line="480" w:lineRule="auto"/>
      </w:pPr>
    </w:p>
    <w:p w14:paraId="2ED47A74" w14:textId="77777777" w:rsidR="002510C4" w:rsidRDefault="002510C4" w:rsidP="002510C4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authors share senior authorship.</w:t>
      </w:r>
    </w:p>
    <w:p w14:paraId="4EDFC7F6" w14:textId="77777777" w:rsidR="002510C4" w:rsidRDefault="002510C4" w:rsidP="00EA659E">
      <w:pPr>
        <w:spacing w:line="480" w:lineRule="auto"/>
      </w:pPr>
    </w:p>
    <w:p w14:paraId="46030A7C" w14:textId="77777777" w:rsidR="002510C4" w:rsidRPr="009C4D27" w:rsidRDefault="002510C4" w:rsidP="002510C4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C4D2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 xml:space="preserve">*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 xml:space="preserve">Correspondence: </w:t>
      </w:r>
      <w:r w:rsidRPr="009C4D27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DB61348" w14:textId="77777777" w:rsidR="002510C4" w:rsidRPr="00E671D6" w:rsidRDefault="002510C4" w:rsidP="002510C4">
      <w:pPr>
        <w:pStyle w:val="NoSpacing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1D6">
        <w:rPr>
          <w:rFonts w:ascii="Times New Roman" w:hAnsi="Times New Roman" w:cs="Times New Roman"/>
          <w:color w:val="000000" w:themeColor="text1"/>
          <w:sz w:val="24"/>
          <w:szCs w:val="24"/>
        </w:rPr>
        <w:t>Professor Geraint Rogers</w:t>
      </w:r>
    </w:p>
    <w:p w14:paraId="4D0EA1FF" w14:textId="77777777" w:rsidR="002510C4" w:rsidRPr="00E671D6" w:rsidRDefault="002510C4" w:rsidP="002510C4">
      <w:pPr>
        <w:spacing w:line="480" w:lineRule="auto"/>
        <w:jc w:val="both"/>
        <w:rPr>
          <w:color w:val="000000" w:themeColor="text1"/>
        </w:rPr>
      </w:pPr>
      <w:r w:rsidRPr="00E671D6">
        <w:rPr>
          <w:color w:val="000000" w:themeColor="text1"/>
        </w:rPr>
        <w:t>Director, Microbiome &amp; Host Health</w:t>
      </w:r>
      <w:r>
        <w:rPr>
          <w:color w:val="000000" w:themeColor="text1"/>
        </w:rPr>
        <w:t xml:space="preserve">, </w:t>
      </w:r>
      <w:r w:rsidRPr="00E671D6">
        <w:rPr>
          <w:color w:val="000000" w:themeColor="text1"/>
        </w:rPr>
        <w:t>South Australian Health and Medical Research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 xml:space="preserve">Institute, North Terrace, Adelaide, SA 5001, Australia. </w:t>
      </w:r>
    </w:p>
    <w:p w14:paraId="4569A2C1" w14:textId="77777777" w:rsidR="002510C4" w:rsidRPr="00E671D6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 xml:space="preserve">Email: </w:t>
      </w:r>
      <w:hyperlink r:id="rId5" w:history="1">
        <w:r w:rsidRPr="00A74F54">
          <w:rPr>
            <w:rStyle w:val="Hyperlink"/>
          </w:rPr>
          <w:t>geraint.rogers@sahmri.com</w:t>
        </w:r>
      </w:hyperlink>
    </w:p>
    <w:p w14:paraId="420C5A5C" w14:textId="2BAE704D" w:rsidR="00E11A88" w:rsidRDefault="002510C4" w:rsidP="002510C4">
      <w:pPr>
        <w:spacing w:line="480" w:lineRule="auto"/>
        <w:rPr>
          <w:color w:val="000000" w:themeColor="text1"/>
        </w:rPr>
      </w:pPr>
      <w:r w:rsidRPr="009C4D27">
        <w:rPr>
          <w:b/>
          <w:bCs/>
          <w:color w:val="000000" w:themeColor="text1"/>
        </w:rPr>
        <w:t>Phone:</w:t>
      </w:r>
      <w:r>
        <w:rPr>
          <w:color w:val="000000" w:themeColor="text1"/>
        </w:rPr>
        <w:t xml:space="preserve"> </w:t>
      </w:r>
      <w:r w:rsidRPr="00E671D6">
        <w:rPr>
          <w:color w:val="000000" w:themeColor="text1"/>
        </w:rPr>
        <w:t>+61 (0)403 558251</w:t>
      </w:r>
    </w:p>
    <w:p w14:paraId="5E17038D" w14:textId="77777777" w:rsidR="002510C4" w:rsidRDefault="002510C4" w:rsidP="002510C4">
      <w:pPr>
        <w:spacing w:line="480" w:lineRule="auto"/>
      </w:pPr>
    </w:p>
    <w:p w14:paraId="6583D7B2" w14:textId="58C90B0E" w:rsidR="00EA659E" w:rsidRPr="00EA659E" w:rsidRDefault="00EA659E" w:rsidP="00EA659E">
      <w:pPr>
        <w:spacing w:line="480" w:lineRule="auto"/>
        <w:rPr>
          <w:b/>
        </w:rPr>
      </w:pPr>
      <w:r>
        <w:rPr>
          <w:b/>
        </w:rPr>
        <w:t xml:space="preserve">This PDF file </w:t>
      </w:r>
      <w:r w:rsidRPr="00262D72">
        <w:rPr>
          <w:b/>
        </w:rPr>
        <w:t>includes:</w:t>
      </w:r>
    </w:p>
    <w:p w14:paraId="5D33A6AB" w14:textId="0A4AD4A1" w:rsidR="00E11A88" w:rsidRDefault="00E11A88" w:rsidP="002510C4">
      <w:pPr>
        <w:pStyle w:val="ListParagraph"/>
        <w:numPr>
          <w:ilvl w:val="0"/>
          <w:numId w:val="1"/>
        </w:numPr>
        <w:spacing w:line="480" w:lineRule="auto"/>
      </w:pPr>
      <w:r>
        <w:t xml:space="preserve">Tables </w:t>
      </w:r>
      <w:r w:rsidR="00EA659E">
        <w:t>S</w:t>
      </w:r>
      <w:r>
        <w:t>1</w:t>
      </w:r>
      <w:r w:rsidR="00EA659E">
        <w:t xml:space="preserve"> </w:t>
      </w:r>
      <w:r>
        <w:t>-</w:t>
      </w:r>
      <w:r w:rsidR="00EA659E">
        <w:t xml:space="preserve"> S</w:t>
      </w:r>
      <w:r>
        <w:t>4</w:t>
      </w:r>
    </w:p>
    <w:p w14:paraId="088A031D" w14:textId="65E6D344" w:rsidR="00DF38DA" w:rsidRDefault="002510C4" w:rsidP="002510C4">
      <w:pPr>
        <w:pStyle w:val="ListParagraph"/>
        <w:numPr>
          <w:ilvl w:val="0"/>
          <w:numId w:val="1"/>
        </w:numPr>
        <w:spacing w:line="480" w:lineRule="auto"/>
      </w:pPr>
      <w:r>
        <w:t>Figures</w:t>
      </w:r>
      <w:r w:rsidR="00EA659E">
        <w:t xml:space="preserve"> S</w:t>
      </w:r>
      <w:r w:rsidR="00B11385">
        <w:t>1</w:t>
      </w:r>
      <w:r w:rsidR="00EA659E">
        <w:t xml:space="preserve"> </w:t>
      </w:r>
      <w:r w:rsidR="00E11A88">
        <w:t>-</w:t>
      </w:r>
      <w:r w:rsidR="00EA659E">
        <w:t xml:space="preserve"> S</w:t>
      </w:r>
      <w:r w:rsidR="00E11A88">
        <w:t>5</w:t>
      </w:r>
      <w:r w:rsidR="00DF38DA">
        <w:br w:type="page"/>
      </w:r>
    </w:p>
    <w:p w14:paraId="5CFDC882" w14:textId="3895AFA0" w:rsidR="00DF38DA" w:rsidRPr="00DF38DA" w:rsidRDefault="00EA659E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DF38DA">
        <w:rPr>
          <w:rFonts w:ascii="Times New Roman" w:hAnsi="Times New Roman" w:cs="Times New Roman"/>
          <w:b/>
          <w:bCs/>
          <w:sz w:val="24"/>
          <w:szCs w:val="24"/>
        </w:rPr>
        <w:t xml:space="preserve">1: Reagent and resource list </w:t>
      </w:r>
    </w:p>
    <w:tbl>
      <w:tblPr>
        <w:tblStyle w:val="TableGrid"/>
        <w:tblW w:w="886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3118"/>
        <w:gridCol w:w="1919"/>
      </w:tblGrid>
      <w:tr w:rsidR="00DF38DA" w:rsidRPr="00DF38DA" w14:paraId="780DD2F0" w14:textId="77777777" w:rsidTr="00DF38DA">
        <w:trPr>
          <w:trHeight w:val="467"/>
        </w:trPr>
        <w:tc>
          <w:tcPr>
            <w:tcW w:w="382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0F02082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3118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5BFFB3B5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1919" w:type="dxa"/>
            <w:tcBorders>
              <w:top w:val="single" w:sz="18" w:space="0" w:color="000000" w:themeColor="text1"/>
            </w:tcBorders>
            <w:shd w:val="clear" w:color="auto" w:fill="088C8C"/>
            <w:noWrap/>
            <w:vAlign w:val="center"/>
            <w:hideMark/>
          </w:tcPr>
          <w:p w14:paraId="7B9E0409" w14:textId="77777777" w:rsidR="00DF38DA" w:rsidRPr="00DF38DA" w:rsidRDefault="00DF38DA" w:rsidP="00DF38DA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65B867F8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45624330" w14:textId="77777777" w:rsidR="00DF38DA" w:rsidRPr="00DF38DA" w:rsidRDefault="00DF38DA" w:rsidP="00DF38DA">
            <w:pPr>
              <w:rPr>
                <w:b/>
                <w:bCs/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Antibiotics</w:t>
            </w:r>
          </w:p>
        </w:tc>
      </w:tr>
      <w:tr w:rsidR="00DF38DA" w:rsidRPr="00DF38DA" w14:paraId="6789EB93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6E7985A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mpicillin</w:t>
            </w:r>
          </w:p>
        </w:tc>
        <w:tc>
          <w:tcPr>
            <w:tcW w:w="3118" w:type="dxa"/>
            <w:noWrap/>
            <w:vAlign w:val="center"/>
          </w:tcPr>
          <w:p w14:paraId="4708914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2EBB6E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1876</w:t>
            </w:r>
          </w:p>
        </w:tc>
      </w:tr>
      <w:tr w:rsidR="00DF38DA" w:rsidRPr="00DF38DA" w14:paraId="4195F69E" w14:textId="77777777" w:rsidTr="00DF38DA">
        <w:trPr>
          <w:trHeight w:val="467"/>
        </w:trPr>
        <w:tc>
          <w:tcPr>
            <w:tcW w:w="3828" w:type="dxa"/>
            <w:noWrap/>
            <w:vAlign w:val="center"/>
          </w:tcPr>
          <w:p w14:paraId="311F5B8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eomycin</w:t>
            </w:r>
          </w:p>
        </w:tc>
        <w:tc>
          <w:tcPr>
            <w:tcW w:w="3118" w:type="dxa"/>
            <w:noWrap/>
            <w:vAlign w:val="center"/>
          </w:tcPr>
          <w:p w14:paraId="1B06AD2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igma-Aldrich</w:t>
            </w:r>
          </w:p>
        </w:tc>
        <w:tc>
          <w:tcPr>
            <w:tcW w:w="1919" w:type="dxa"/>
            <w:noWrap/>
            <w:vAlign w:val="center"/>
          </w:tcPr>
          <w:p w14:paraId="6A2C53C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A1593</w:t>
            </w:r>
          </w:p>
        </w:tc>
      </w:tr>
      <w:tr w:rsidR="00DF38DA" w:rsidRPr="00DF38DA" w14:paraId="240318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</w:tcPr>
          <w:p w14:paraId="3122EDA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Bacterial and Virus strains</w:t>
            </w:r>
          </w:p>
        </w:tc>
      </w:tr>
      <w:tr w:rsidR="00DF38DA" w:rsidRPr="00DF38DA" w14:paraId="74363FF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5C9E686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ifidum</w:t>
            </w:r>
          </w:p>
        </w:tc>
        <w:tc>
          <w:tcPr>
            <w:tcW w:w="3118" w:type="dxa"/>
            <w:noWrap/>
            <w:vAlign w:val="center"/>
            <w:hideMark/>
          </w:tcPr>
          <w:p w14:paraId="4D9D748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2C8B39D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55</w:t>
            </w:r>
          </w:p>
        </w:tc>
      </w:tr>
      <w:tr w:rsidR="00DF38DA" w:rsidRPr="00DF38DA" w14:paraId="5F135A99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420C80" w14:textId="77777777" w:rsidR="00DF38DA" w:rsidRPr="00076534" w:rsidRDefault="00DF38DA" w:rsidP="00DF38DA">
            <w:pPr>
              <w:rPr>
                <w:i/>
                <w:iCs/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>Bifidobacterium breve</w:t>
            </w:r>
          </w:p>
        </w:tc>
        <w:tc>
          <w:tcPr>
            <w:tcW w:w="3118" w:type="dxa"/>
            <w:noWrap/>
            <w:vAlign w:val="center"/>
            <w:hideMark/>
          </w:tcPr>
          <w:p w14:paraId="60E675D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0444D1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192</w:t>
            </w:r>
          </w:p>
        </w:tc>
      </w:tr>
      <w:tr w:rsidR="00DF38DA" w:rsidRPr="00DF38DA" w14:paraId="4A0428E2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48778C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076534">
              <w:rPr>
                <w:i/>
                <w:iCs/>
                <w:sz w:val="24"/>
                <w:szCs w:val="24"/>
              </w:rPr>
              <w:t xml:space="preserve">Bifidobacterium </w:t>
            </w:r>
            <w:r w:rsidRPr="00076534">
              <w:rPr>
                <w:i/>
                <w:iCs/>
                <w:sz w:val="24"/>
                <w:szCs w:val="24"/>
                <w:lang w:eastAsia="zh-CN"/>
              </w:rPr>
              <w:t xml:space="preserve">longum </w:t>
            </w:r>
            <w:r w:rsidRPr="00DF38DA">
              <w:rPr>
                <w:sz w:val="24"/>
                <w:szCs w:val="24"/>
                <w:lang w:eastAsia="zh-CN"/>
              </w:rPr>
              <w:t xml:space="preserve">subspecies </w:t>
            </w:r>
            <w:r w:rsidRPr="00076534">
              <w:rPr>
                <w:i/>
                <w:iCs/>
                <w:sz w:val="24"/>
                <w:szCs w:val="24"/>
              </w:rPr>
              <w:t>infantis</w:t>
            </w:r>
          </w:p>
        </w:tc>
        <w:tc>
          <w:tcPr>
            <w:tcW w:w="3118" w:type="dxa"/>
            <w:noWrap/>
            <w:vAlign w:val="center"/>
            <w:hideMark/>
          </w:tcPr>
          <w:p w14:paraId="5C30171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apan Collection of Microorganisms</w:t>
            </w:r>
          </w:p>
        </w:tc>
        <w:tc>
          <w:tcPr>
            <w:tcW w:w="1919" w:type="dxa"/>
            <w:noWrap/>
            <w:vAlign w:val="center"/>
            <w:hideMark/>
          </w:tcPr>
          <w:p w14:paraId="3BF1E5A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JCM 1222</w:t>
            </w:r>
          </w:p>
        </w:tc>
      </w:tr>
      <w:tr w:rsidR="00DF38DA" w:rsidRPr="00DF38DA" w14:paraId="73C253D4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1CA1518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hemicals, Peptides, and Recombinant Proteins</w:t>
            </w:r>
          </w:p>
        </w:tc>
      </w:tr>
      <w:tr w:rsidR="00DF38DA" w:rsidRPr="00DF38DA" w14:paraId="6646999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0116E26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2'-Fucosyllactose (98% purity)</w:t>
            </w:r>
          </w:p>
        </w:tc>
        <w:tc>
          <w:tcPr>
            <w:tcW w:w="3118" w:type="dxa"/>
            <w:noWrap/>
            <w:vAlign w:val="center"/>
            <w:hideMark/>
          </w:tcPr>
          <w:p w14:paraId="65F862F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yer Origin, New York, USA</w:t>
            </w:r>
          </w:p>
        </w:tc>
        <w:tc>
          <w:tcPr>
            <w:tcW w:w="1919" w:type="dxa"/>
            <w:noWrap/>
            <w:vAlign w:val="center"/>
            <w:hideMark/>
          </w:tcPr>
          <w:p w14:paraId="04F92D2C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ureHMO</w:t>
            </w:r>
            <w:proofErr w:type="spellEnd"/>
          </w:p>
        </w:tc>
      </w:tr>
      <w:tr w:rsidR="00DF38DA" w:rsidRPr="00DF38DA" w14:paraId="24D21088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3D7F474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Agar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6DED16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3D13348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210</w:t>
            </w:r>
          </w:p>
        </w:tc>
      </w:tr>
      <w:tr w:rsidR="00DF38DA" w:rsidRPr="00DF38DA" w14:paraId="05A399F4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D0F8D1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actobacilli MRS Broth 500g</w:t>
            </w:r>
          </w:p>
        </w:tc>
        <w:tc>
          <w:tcPr>
            <w:tcW w:w="3118" w:type="dxa"/>
            <w:noWrap/>
            <w:vAlign w:val="center"/>
            <w:hideMark/>
          </w:tcPr>
          <w:p w14:paraId="50E6215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BD, New Jersey, USA</w:t>
            </w:r>
          </w:p>
        </w:tc>
        <w:tc>
          <w:tcPr>
            <w:tcW w:w="1919" w:type="dxa"/>
            <w:noWrap/>
            <w:vAlign w:val="center"/>
            <w:hideMark/>
          </w:tcPr>
          <w:p w14:paraId="279B233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88130</w:t>
            </w:r>
          </w:p>
        </w:tc>
      </w:tr>
      <w:tr w:rsidR="00DF38DA" w:rsidRPr="00DF38DA" w14:paraId="29B35759" w14:textId="77777777" w:rsidTr="00DF38DA">
        <w:trPr>
          <w:trHeight w:val="467"/>
        </w:trPr>
        <w:tc>
          <w:tcPr>
            <w:tcW w:w="8865" w:type="dxa"/>
            <w:gridSpan w:val="3"/>
            <w:noWrap/>
            <w:vAlign w:val="center"/>
            <w:hideMark/>
          </w:tcPr>
          <w:p w14:paraId="7055E1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Critical Commercial Assays</w:t>
            </w:r>
          </w:p>
        </w:tc>
      </w:tr>
      <w:tr w:rsidR="00DF38DA" w:rsidRPr="00DF38DA" w14:paraId="349CBD7D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02AAB6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DNeasy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Lyzer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  <w:proofErr w:type="spellStart"/>
            <w:r w:rsidRPr="00DF38DA">
              <w:rPr>
                <w:sz w:val="24"/>
                <w:szCs w:val="24"/>
              </w:rPr>
              <w:t>PowerSoil</w:t>
            </w:r>
            <w:proofErr w:type="spellEnd"/>
            <w:r w:rsidRPr="00DF38DA">
              <w:rPr>
                <w:sz w:val="24"/>
                <w:szCs w:val="24"/>
              </w:rPr>
              <w:t xml:space="preserve"> Kit</w:t>
            </w:r>
          </w:p>
        </w:tc>
        <w:tc>
          <w:tcPr>
            <w:tcW w:w="3118" w:type="dxa"/>
            <w:noWrap/>
            <w:vAlign w:val="center"/>
            <w:hideMark/>
          </w:tcPr>
          <w:p w14:paraId="5FFE5F7D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AGEN, Hilden, Germany</w:t>
            </w:r>
          </w:p>
        </w:tc>
        <w:tc>
          <w:tcPr>
            <w:tcW w:w="1919" w:type="dxa"/>
            <w:noWrap/>
            <w:vAlign w:val="center"/>
            <w:hideMark/>
          </w:tcPr>
          <w:p w14:paraId="3CA22CC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12855-100</w:t>
            </w:r>
          </w:p>
        </w:tc>
      </w:tr>
      <w:tr w:rsidR="00DF38DA" w:rsidRPr="00DF38DA" w14:paraId="4234C45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C1E2D2A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PowerUp</w:t>
            </w:r>
            <w:proofErr w:type="spellEnd"/>
            <w:r w:rsidRPr="00DF38DA">
              <w:rPr>
                <w:sz w:val="24"/>
                <w:szCs w:val="24"/>
              </w:rPr>
              <w:t xml:space="preserve"> SYBR Green Master Mix</w:t>
            </w:r>
          </w:p>
        </w:tc>
        <w:tc>
          <w:tcPr>
            <w:tcW w:w="3118" w:type="dxa"/>
            <w:noWrap/>
            <w:vAlign w:val="center"/>
            <w:hideMark/>
          </w:tcPr>
          <w:p w14:paraId="2CB78C6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Life Technologies</w:t>
            </w:r>
          </w:p>
        </w:tc>
        <w:tc>
          <w:tcPr>
            <w:tcW w:w="1919" w:type="dxa"/>
            <w:noWrap/>
            <w:vAlign w:val="center"/>
            <w:hideMark/>
          </w:tcPr>
          <w:p w14:paraId="18925E3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A25777</w:t>
            </w:r>
          </w:p>
        </w:tc>
      </w:tr>
      <w:tr w:rsidR="00DF38DA" w:rsidRPr="00DF38DA" w14:paraId="74778C00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D5DE49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Reagent Kit v3 (600-cycle) </w:t>
            </w:r>
          </w:p>
        </w:tc>
        <w:tc>
          <w:tcPr>
            <w:tcW w:w="3118" w:type="dxa"/>
            <w:noWrap/>
            <w:vAlign w:val="center"/>
            <w:hideMark/>
          </w:tcPr>
          <w:p w14:paraId="16179FFF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361A80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MS-102-3003</w:t>
            </w:r>
          </w:p>
        </w:tc>
      </w:tr>
      <w:tr w:rsidR="00DF38DA" w:rsidRPr="00DF38DA" w14:paraId="13BD291C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2942C11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Index Kit v2 Set A </w:t>
            </w:r>
          </w:p>
        </w:tc>
        <w:tc>
          <w:tcPr>
            <w:tcW w:w="3118" w:type="dxa"/>
            <w:noWrap/>
            <w:vAlign w:val="center"/>
            <w:hideMark/>
          </w:tcPr>
          <w:p w14:paraId="00F5F77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7722F926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FC-131-2001</w:t>
            </w:r>
          </w:p>
        </w:tc>
      </w:tr>
      <w:tr w:rsidR="00DF38DA" w:rsidRPr="00DF38DA" w14:paraId="000C416F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5ADED164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Seq</w:t>
            </w:r>
            <w:proofErr w:type="spellEnd"/>
            <w:r w:rsidRPr="00DF38DA">
              <w:rPr>
                <w:sz w:val="24"/>
                <w:szCs w:val="24"/>
              </w:rPr>
              <w:t xml:space="preserve"> 500/550 Mid Output Kit v2.5</w:t>
            </w:r>
          </w:p>
          <w:p w14:paraId="3113C857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 (300 Cycles)</w:t>
            </w:r>
          </w:p>
        </w:tc>
        <w:tc>
          <w:tcPr>
            <w:tcW w:w="3118" w:type="dxa"/>
            <w:noWrap/>
            <w:vAlign w:val="center"/>
            <w:hideMark/>
          </w:tcPr>
          <w:p w14:paraId="5EF9715E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27F131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24905</w:t>
            </w:r>
          </w:p>
        </w:tc>
      </w:tr>
      <w:tr w:rsidR="00DF38DA" w:rsidRPr="00DF38DA" w14:paraId="2F9118F6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7136FE4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 xml:space="preserve">Illumina® DNA Prep, (M) </w:t>
            </w:r>
            <w:proofErr w:type="spellStart"/>
            <w:r w:rsidRPr="00DF38DA">
              <w:rPr>
                <w:sz w:val="24"/>
                <w:szCs w:val="24"/>
              </w:rPr>
              <w:t>Tagmentation</w:t>
            </w:r>
            <w:proofErr w:type="spellEnd"/>
            <w:r w:rsidRPr="00DF38DA">
              <w:rPr>
                <w:sz w:val="24"/>
                <w:szCs w:val="24"/>
              </w:rPr>
              <w:t xml:space="preserve"> </w:t>
            </w:r>
          </w:p>
        </w:tc>
        <w:tc>
          <w:tcPr>
            <w:tcW w:w="3118" w:type="dxa"/>
            <w:noWrap/>
            <w:vAlign w:val="center"/>
            <w:hideMark/>
          </w:tcPr>
          <w:p w14:paraId="65C5405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5B42DFD0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4</w:t>
            </w:r>
          </w:p>
        </w:tc>
      </w:tr>
      <w:tr w:rsidR="00DF38DA" w:rsidRPr="00DF38DA" w14:paraId="715D4813" w14:textId="77777777" w:rsidTr="00DF38DA">
        <w:trPr>
          <w:trHeight w:val="467"/>
        </w:trPr>
        <w:tc>
          <w:tcPr>
            <w:tcW w:w="3828" w:type="dxa"/>
            <w:noWrap/>
            <w:vAlign w:val="center"/>
            <w:hideMark/>
          </w:tcPr>
          <w:p w14:paraId="6C776C82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™ DNA CD Indexes </w:t>
            </w:r>
          </w:p>
        </w:tc>
        <w:tc>
          <w:tcPr>
            <w:tcW w:w="3118" w:type="dxa"/>
            <w:noWrap/>
            <w:vAlign w:val="center"/>
            <w:hideMark/>
          </w:tcPr>
          <w:p w14:paraId="3C8A9A95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noWrap/>
            <w:vAlign w:val="center"/>
            <w:hideMark/>
          </w:tcPr>
          <w:p w14:paraId="2C591A93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t# 20018708</w:t>
            </w:r>
          </w:p>
        </w:tc>
      </w:tr>
      <w:tr w:rsidR="00DF38DA" w:rsidRPr="00DF38DA" w14:paraId="236C463A" w14:textId="77777777" w:rsidTr="00DF38DA">
        <w:trPr>
          <w:trHeight w:val="467"/>
        </w:trPr>
        <w:tc>
          <w:tcPr>
            <w:tcW w:w="382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22A2F678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Nextera</w:t>
            </w:r>
            <w:proofErr w:type="spellEnd"/>
            <w:r w:rsidRPr="00DF38DA">
              <w:rPr>
                <w:sz w:val="24"/>
                <w:szCs w:val="24"/>
              </w:rPr>
              <w:t xml:space="preserve"> XT DNA Library Preparation Kit </w:t>
            </w:r>
          </w:p>
        </w:tc>
        <w:tc>
          <w:tcPr>
            <w:tcW w:w="3118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60D60CEB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Illumina</w:t>
            </w:r>
          </w:p>
        </w:tc>
        <w:tc>
          <w:tcPr>
            <w:tcW w:w="1919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0EBA7D79" w14:textId="77777777" w:rsidR="00DF38DA" w:rsidRPr="00DF38DA" w:rsidRDefault="00DF38DA" w:rsidP="00DF38DA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Ca# FC-131-1096</w:t>
            </w:r>
          </w:p>
        </w:tc>
      </w:tr>
    </w:tbl>
    <w:p w14:paraId="0BCEEC8D" w14:textId="77777777" w:rsidR="00DF38DA" w:rsidRPr="00DF38DA" w:rsidRDefault="00DF38DA" w:rsidP="00DF38DA">
      <w:r w:rsidRPr="00DF38DA">
        <w:br w:type="page"/>
      </w:r>
    </w:p>
    <w:tbl>
      <w:tblPr>
        <w:tblStyle w:val="TableGrid"/>
        <w:tblW w:w="901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2982"/>
        <w:gridCol w:w="2070"/>
      </w:tblGrid>
      <w:tr w:rsidR="00DF38DA" w:rsidRPr="00DF38DA" w14:paraId="188EC0DC" w14:textId="77777777" w:rsidTr="009A0DF4">
        <w:trPr>
          <w:trHeight w:val="563"/>
        </w:trPr>
        <w:tc>
          <w:tcPr>
            <w:tcW w:w="9016" w:type="dxa"/>
            <w:gridSpan w:val="3"/>
            <w:tcBorders>
              <w:top w:val="single" w:sz="18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1C5589A8" w14:textId="77777777" w:rsidR="00DF38DA" w:rsidRPr="00DF38DA" w:rsidRDefault="00DF38DA" w:rsidP="009A0DF4">
            <w:pPr>
              <w:textAlignment w:val="center"/>
              <w:rPr>
                <w:rFonts w:eastAsia="Lato Light"/>
                <w:b/>
                <w:bCs/>
                <w:i/>
                <w:i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i/>
                <w:iCs/>
                <w:color w:val="000000" w:themeColor="text1"/>
                <w:kern w:val="24"/>
                <w:sz w:val="24"/>
                <w:szCs w:val="24"/>
              </w:rPr>
              <w:lastRenderedPageBreak/>
              <w:t>Continued</w:t>
            </w:r>
          </w:p>
        </w:tc>
      </w:tr>
      <w:tr w:rsidR="00DF38DA" w:rsidRPr="00DF38DA" w14:paraId="25F3CD84" w14:textId="77777777" w:rsidTr="009A0DF4">
        <w:trPr>
          <w:trHeight w:val="563"/>
        </w:trPr>
        <w:tc>
          <w:tcPr>
            <w:tcW w:w="3964" w:type="dxa"/>
            <w:shd w:val="clear" w:color="auto" w:fill="088C8C"/>
            <w:noWrap/>
            <w:vAlign w:val="center"/>
            <w:hideMark/>
          </w:tcPr>
          <w:p w14:paraId="37896EB2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REAGENT OR RESOURCE</w:t>
            </w:r>
          </w:p>
        </w:tc>
        <w:tc>
          <w:tcPr>
            <w:tcW w:w="2982" w:type="dxa"/>
            <w:shd w:val="clear" w:color="auto" w:fill="088C8C"/>
            <w:noWrap/>
            <w:vAlign w:val="center"/>
            <w:hideMark/>
          </w:tcPr>
          <w:p w14:paraId="2E68740A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SOURCE</w:t>
            </w:r>
          </w:p>
        </w:tc>
        <w:tc>
          <w:tcPr>
            <w:tcW w:w="2070" w:type="dxa"/>
            <w:shd w:val="clear" w:color="auto" w:fill="088C8C"/>
            <w:noWrap/>
            <w:vAlign w:val="center"/>
            <w:hideMark/>
          </w:tcPr>
          <w:p w14:paraId="78386125" w14:textId="77777777" w:rsidR="00DF38DA" w:rsidRPr="00DF38DA" w:rsidRDefault="00DF38DA" w:rsidP="009A0DF4">
            <w:pPr>
              <w:jc w:val="center"/>
              <w:textAlignment w:val="center"/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</w:pPr>
            <w:r w:rsidRPr="00DF38DA">
              <w:rPr>
                <w:rFonts w:eastAsia="Lato Light"/>
                <w:b/>
                <w:bCs/>
                <w:color w:val="F2F2F2" w:themeColor="background1" w:themeShade="F2"/>
                <w:kern w:val="24"/>
                <w:sz w:val="24"/>
                <w:szCs w:val="24"/>
              </w:rPr>
              <w:t>IDENTIFIER</w:t>
            </w:r>
          </w:p>
        </w:tc>
      </w:tr>
      <w:tr w:rsidR="00DF38DA" w:rsidRPr="00DF38DA" w14:paraId="095ACA52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15200B3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Experimental Models: Organisms/Strains</w:t>
            </w:r>
          </w:p>
        </w:tc>
      </w:tr>
      <w:tr w:rsidR="00DF38DA" w:rsidRPr="00DF38DA" w14:paraId="005575F2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7B106C0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+/+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400C2F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M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2E82DE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6DA57A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7FF4413" w14:textId="77777777" w:rsidTr="009A0DF4">
        <w:trPr>
          <w:trHeight w:val="563"/>
        </w:trPr>
        <w:tc>
          <w:tcPr>
            <w:tcW w:w="3964" w:type="dxa"/>
            <w:noWrap/>
            <w:vAlign w:val="center"/>
          </w:tcPr>
          <w:p w14:paraId="699A852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  <w:vertAlign w:val="superscript"/>
              </w:rPr>
              <w:t>-/-</w:t>
            </w:r>
            <w:r w:rsidRPr="00DF38DA">
              <w:rPr>
                <w:sz w:val="24"/>
                <w:szCs w:val="24"/>
              </w:rPr>
              <w:t xml:space="preserve"> C57BL/6JSah </w:t>
            </w:r>
          </w:p>
          <w:p w14:paraId="67F2100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(</w:t>
            </w:r>
            <w:r w:rsidRPr="00DF38DA">
              <w:rPr>
                <w:sz w:val="24"/>
                <w:szCs w:val="24"/>
                <w:lang w:eastAsia="zh-CN"/>
              </w:rPr>
              <w:t>M</w:t>
            </w:r>
            <w:r w:rsidRPr="00DF38DA">
              <w:rPr>
                <w:sz w:val="24"/>
                <w:szCs w:val="24"/>
              </w:rPr>
              <w:t>ales and females 6 weeks of age)</w:t>
            </w:r>
          </w:p>
        </w:tc>
        <w:tc>
          <w:tcPr>
            <w:tcW w:w="2982" w:type="dxa"/>
            <w:noWrap/>
            <w:vAlign w:val="center"/>
          </w:tcPr>
          <w:p w14:paraId="4C5D4730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AHMRI, Australia</w:t>
            </w:r>
          </w:p>
        </w:tc>
        <w:tc>
          <w:tcPr>
            <w:tcW w:w="2070" w:type="dxa"/>
            <w:noWrap/>
            <w:vAlign w:val="center"/>
          </w:tcPr>
          <w:p w14:paraId="3180DF3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E172B1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</w:tcPr>
          <w:p w14:paraId="56E36E9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Oligonucleotides</w:t>
            </w:r>
          </w:p>
        </w:tc>
      </w:tr>
      <w:tr w:rsidR="00DF38DA" w:rsidRPr="00DF38DA" w14:paraId="3653E16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9DDEC9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F: </w:t>
            </w:r>
          </w:p>
          <w:p w14:paraId="21C992C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GCACAATGCAGATGATTAG -3'</w:t>
            </w:r>
          </w:p>
        </w:tc>
        <w:tc>
          <w:tcPr>
            <w:tcW w:w="2982" w:type="dxa"/>
            <w:noWrap/>
            <w:vAlign w:val="center"/>
            <w:hideMark/>
          </w:tcPr>
          <w:p w14:paraId="4D0FB74D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6EF7DFD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24434CB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AFBD8A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1: </w:t>
            </w:r>
          </w:p>
          <w:p w14:paraId="3AB3788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GCTTCACTATTCGTTGCTGG -3'</w:t>
            </w:r>
          </w:p>
        </w:tc>
        <w:tc>
          <w:tcPr>
            <w:tcW w:w="2982" w:type="dxa"/>
            <w:noWrap/>
            <w:vAlign w:val="center"/>
            <w:hideMark/>
          </w:tcPr>
          <w:p w14:paraId="1222ADAE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576DA44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51A869EE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E3196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s for genotyping</w:t>
            </w:r>
            <w:r w:rsidRPr="00DF38DA">
              <w:rPr>
                <w:b/>
                <w:bCs/>
                <w:sz w:val="24"/>
                <w:szCs w:val="24"/>
              </w:rPr>
              <w:t xml:space="preserve"> </w:t>
            </w:r>
            <w:r w:rsidRPr="00DF38DA">
              <w:rPr>
                <w:sz w:val="24"/>
                <w:szCs w:val="24"/>
              </w:rPr>
              <w:t>m</w:t>
            </w:r>
            <w:r w:rsidRPr="00DF38DA">
              <w:rPr>
                <w:i/>
                <w:sz w:val="24"/>
                <w:szCs w:val="24"/>
              </w:rPr>
              <w:t>Fut2</w:t>
            </w:r>
            <w:r w:rsidRPr="00DF38DA">
              <w:rPr>
                <w:sz w:val="24"/>
                <w:szCs w:val="24"/>
              </w:rPr>
              <w:t xml:space="preserve">_KO_R2: </w:t>
            </w:r>
          </w:p>
          <w:p w14:paraId="5751F668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5'- AGTTTTCAGGAACAGGAGCC -3'</w:t>
            </w:r>
          </w:p>
        </w:tc>
        <w:tc>
          <w:tcPr>
            <w:tcW w:w="2982" w:type="dxa"/>
            <w:noWrap/>
            <w:vAlign w:val="center"/>
            <w:hideMark/>
          </w:tcPr>
          <w:p w14:paraId="7E66CEE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Designed in this study</w:t>
            </w:r>
          </w:p>
        </w:tc>
        <w:tc>
          <w:tcPr>
            <w:tcW w:w="2070" w:type="dxa"/>
            <w:noWrap/>
            <w:vAlign w:val="center"/>
            <w:hideMark/>
          </w:tcPr>
          <w:p w14:paraId="491BFC3C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58AE6C5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4F4AB06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Forward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7951DDAB" w14:textId="581603D3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FA0281">
              <w:instrText xml:space="preserve"> ADDIN EN.CITE &lt;EndNote&gt;&lt;Cite&gt;&lt;Author&gt;Choo&lt;/Author&gt;&lt;Year&gt;2015&lt;/Year&gt;&lt;RecNum&gt;4332&lt;/RecNum&gt;&lt;DisplayText&gt;(1)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FA0281" w:rsidRPr="00FA0281">
              <w:rPr>
                <w:noProof/>
                <w:sz w:val="24"/>
                <w:szCs w:val="24"/>
              </w:rPr>
              <w:t>(1)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54B1D6D1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3C2C3CD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7CC3DB0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16S V4 Amplicon PCR Reverse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00B74024" w14:textId="71E6D491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/>
            </w:r>
            <w:r w:rsidR="00FA0281">
              <w:instrText xml:space="preserve"> ADDIN EN.CITE &lt;EndNote&gt;&lt;Cite&gt;&lt;Author&gt;Choo&lt;/Author&gt;&lt;Year&gt;2015&lt;/Year&gt;&lt;RecNum&gt;4332&lt;/RecNum&gt;&lt;DisplayText&gt;(1)&lt;/DisplayText&gt;&lt;record&gt;&lt;rec-number&gt;4332&lt;/rec-number&gt;&lt;foreign-keys&gt;&lt;key app="EN" db-id="par59pdxrerdpteza9spezpf9dtzeszzpdff" timestamp="1683070120"&gt;4332&lt;/key&gt;&lt;/foreign-keys&gt;&lt;ref-type name="Journal Article"&gt;17&lt;/ref-type&gt;&lt;contributors&gt;&lt;authors&gt;&lt;author&gt;Choo, J. M.&lt;/author&gt;&lt;author&gt;Leong, L. E.&lt;/author&gt;&lt;author&gt;Rogers, G. B.&lt;/author&gt;&lt;/authors&gt;&lt;/contributors&gt;&lt;auth-address&gt;Infection and Immunity Theme, South Australia Health and Medical Research Institute, North Terrace, Adelaide 5000, SA, Australia.&amp;#xD;School of Medicine, Flinders University, Bedford Park, Adelaide 5042, SA, Australia.&lt;/auth-address&gt;&lt;titles&gt;&lt;title&gt;Sample storage conditions significantly influence faecal microbiome profiles&lt;/title&gt;&lt;secondary-title&gt;Sci Rep&lt;/secondary-title&gt;&lt;/titles&gt;&lt;periodical&gt;&lt;full-title&gt;Sci Rep&lt;/full-title&gt;&lt;abbr-1&gt;Scientific reports&lt;/abbr-1&gt;&lt;/periodical&gt;&lt;pages&gt;16350&lt;/pages&gt;&lt;volume&gt;5&lt;/volume&gt;&lt;edition&gt;20151117&lt;/edition&gt;&lt;keywords&gt;&lt;keyword&gt;Bacteria/genetics/isolation &amp;amp; purification&lt;/keyword&gt;&lt;keyword&gt;Buffers&lt;/keyword&gt;&lt;keyword&gt;Feces/*microbiology&lt;/keyword&gt;&lt;keyword&gt;Freezing&lt;/keyword&gt;&lt;keyword&gt;Humans&lt;/keyword&gt;&lt;keyword&gt;*Microbiota&lt;/keyword&gt;&lt;keyword&gt;RNA, Ribosomal, 16S/chemistry/genetics/metabolism&lt;/keyword&gt;&lt;keyword&gt;Sequence Analysis, DNA&lt;/keyword&gt;&lt;keyword&gt;Specimen Handling/*standards&lt;/keyword&gt;&lt;keyword&gt;*Temperature&lt;/keyword&gt;&lt;keyword&gt;Time Factors&lt;/keyword&gt;&lt;/keywords&gt;&lt;dates&gt;&lt;year&gt;2015&lt;/year&gt;&lt;pub-dates&gt;&lt;date&gt;Nov 17&lt;/date&gt;&lt;/pub-dates&gt;&lt;/dates&gt;&lt;isbn&gt;2045-2322 (Electronic)&amp;#xD;2045-2322 (Linking)&lt;/isbn&gt;&lt;accession-num&gt;26572876&lt;/accession-num&gt;&lt;urls&gt;&lt;related-urls&gt;&lt;url&gt;https://www.ncbi.nlm.nih.gov/pubmed/26572876&lt;/url&gt;&lt;/related-urls&gt;&lt;/urls&gt;&lt;custom2&gt;PMC4648095&lt;/custom2&gt;&lt;electronic-resource-num&gt;10.1038/srep16350&lt;/electronic-resource-num&gt;&lt;/record&gt;&lt;/Cite&gt;&lt;/EndNote&gt;</w:instrText>
            </w:r>
            <w:r w:rsidRPr="00DF38DA">
              <w:fldChar w:fldCharType="separate"/>
            </w:r>
            <w:r w:rsidR="00FA0281" w:rsidRPr="00FA0281">
              <w:rPr>
                <w:noProof/>
                <w:sz w:val="24"/>
                <w:szCs w:val="24"/>
              </w:rPr>
              <w:t>(1)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1124646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4C10CFC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082650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proofErr w:type="spellStart"/>
            <w:r w:rsidRPr="00DF38DA">
              <w:rPr>
                <w:sz w:val="24"/>
                <w:szCs w:val="24"/>
              </w:rPr>
              <w:t>Miseq</w:t>
            </w:r>
            <w:proofErr w:type="spellEnd"/>
            <w:r w:rsidRPr="00DF38DA">
              <w:rPr>
                <w:sz w:val="24"/>
                <w:szCs w:val="24"/>
              </w:rPr>
              <w:t xml:space="preserve"> Illumina sequencing Index primer</w:t>
            </w:r>
          </w:p>
        </w:tc>
        <w:tc>
          <w:tcPr>
            <w:tcW w:w="2982" w:type="dxa"/>
            <w:noWrap/>
            <w:vAlign w:val="center"/>
            <w:hideMark/>
          </w:tcPr>
          <w:p w14:paraId="40EEA299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  <w:tc>
          <w:tcPr>
            <w:tcW w:w="2070" w:type="dxa"/>
            <w:noWrap/>
            <w:vAlign w:val="center"/>
            <w:hideMark/>
          </w:tcPr>
          <w:p w14:paraId="1DE09715" w14:textId="77777777" w:rsidR="00DF38DA" w:rsidRPr="00DF38DA" w:rsidRDefault="00DF38DA" w:rsidP="009A0DF4">
            <w:pPr>
              <w:rPr>
                <w:sz w:val="24"/>
                <w:szCs w:val="24"/>
              </w:rPr>
            </w:pPr>
          </w:p>
        </w:tc>
      </w:tr>
      <w:tr w:rsidR="00DF38DA" w:rsidRPr="00DF38DA" w14:paraId="3E8D86BA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3BFEF1C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Deposited Data</w:t>
            </w:r>
          </w:p>
        </w:tc>
      </w:tr>
      <w:tr w:rsidR="00DF38DA" w:rsidRPr="00DF38DA" w14:paraId="2ABA87E1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567672F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Sequence data</w:t>
            </w:r>
          </w:p>
        </w:tc>
        <w:tc>
          <w:tcPr>
            <w:tcW w:w="2982" w:type="dxa"/>
            <w:noWrap/>
            <w:vAlign w:val="center"/>
            <w:hideMark/>
          </w:tcPr>
          <w:p w14:paraId="1924A4E7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NCBI</w:t>
            </w:r>
          </w:p>
        </w:tc>
        <w:tc>
          <w:tcPr>
            <w:tcW w:w="2070" w:type="dxa"/>
            <w:noWrap/>
            <w:vAlign w:val="center"/>
            <w:hideMark/>
          </w:tcPr>
          <w:p w14:paraId="2DD6F67B" w14:textId="77777777" w:rsidR="00DF38DA" w:rsidRPr="00DF38DA" w:rsidRDefault="00DF38DA" w:rsidP="009A0DF4">
            <w:pPr>
              <w:rPr>
                <w:sz w:val="24"/>
                <w:szCs w:val="24"/>
                <w:highlight w:val="yellow"/>
              </w:rPr>
            </w:pPr>
            <w:r w:rsidRPr="00DF38DA">
              <w:rPr>
                <w:sz w:val="24"/>
                <w:szCs w:val="24"/>
              </w:rPr>
              <w:t>PRJNA1011386</w:t>
            </w:r>
          </w:p>
        </w:tc>
      </w:tr>
      <w:tr w:rsidR="00DF38DA" w:rsidRPr="00DF38DA" w14:paraId="5CCD0CCD" w14:textId="77777777" w:rsidTr="009A0DF4">
        <w:trPr>
          <w:trHeight w:val="563"/>
        </w:trPr>
        <w:tc>
          <w:tcPr>
            <w:tcW w:w="9016" w:type="dxa"/>
            <w:gridSpan w:val="3"/>
            <w:noWrap/>
            <w:vAlign w:val="center"/>
            <w:hideMark/>
          </w:tcPr>
          <w:p w14:paraId="50FB893F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b/>
                <w:bCs/>
                <w:sz w:val="24"/>
                <w:szCs w:val="24"/>
              </w:rPr>
              <w:t>Software and Algorithms</w:t>
            </w:r>
          </w:p>
        </w:tc>
      </w:tr>
      <w:tr w:rsidR="00DF38DA" w:rsidRPr="00DF38DA" w14:paraId="26D12C29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71094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QIIME 2 version 2021.11.0</w:t>
            </w:r>
          </w:p>
        </w:tc>
        <w:tc>
          <w:tcPr>
            <w:tcW w:w="2982" w:type="dxa"/>
            <w:noWrap/>
            <w:vAlign w:val="center"/>
            <w:hideMark/>
          </w:tcPr>
          <w:p w14:paraId="287E162E" w14:textId="5CDF9DCB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fldChar w:fldCharType="begin">
                <w:fldData xml:space="preserve">PEVuZE5vdGU+PENpdGU+PEF1dGhvcj5Cb2x5ZW48L0F1dGhvcj48WWVhcj4yMDE5PC9ZZWFyPjxS
ZWNOdW0+NDMzMzwvUmVjTnVtPjxEaXNwbGF5VGV4dD4oMik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FA0281">
              <w:instrText xml:space="preserve"> ADDIN EN.CITE </w:instrText>
            </w:r>
            <w:r w:rsidR="00FA0281">
              <w:fldChar w:fldCharType="begin">
                <w:fldData xml:space="preserve">PEVuZE5vdGU+PENpdGU+PEF1dGhvcj5Cb2x5ZW48L0F1dGhvcj48WWVhcj4yMDE5PC9ZZWFyPjxS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IEJpb3RlY2hub2w8L3NlY29uZGFyeS10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</w:fldData>
              </w:fldChar>
            </w:r>
            <w:r w:rsidR="00FA0281">
              <w:instrText xml:space="preserve"> ADDIN EN.CITE.DATA </w:instrText>
            </w:r>
            <w:r w:rsidR="00FA0281">
              <w:fldChar w:fldCharType="end"/>
            </w:r>
            <w:r w:rsidRPr="00DF38DA">
              <w:fldChar w:fldCharType="separate"/>
            </w:r>
            <w:r w:rsidR="00FA0281" w:rsidRPr="00FA0281">
              <w:rPr>
                <w:noProof/>
                <w:sz w:val="24"/>
                <w:szCs w:val="24"/>
              </w:rPr>
              <w:t>(2)</w:t>
            </w:r>
            <w:r w:rsidRPr="00DF38DA">
              <w:fldChar w:fldCharType="end"/>
            </w:r>
          </w:p>
        </w:tc>
        <w:tc>
          <w:tcPr>
            <w:tcW w:w="2070" w:type="dxa"/>
            <w:noWrap/>
            <w:vAlign w:val="center"/>
            <w:hideMark/>
          </w:tcPr>
          <w:p w14:paraId="0825A254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17C9965D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4197EAD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R studio 4.1.0</w:t>
            </w:r>
          </w:p>
        </w:tc>
        <w:tc>
          <w:tcPr>
            <w:tcW w:w="2982" w:type="dxa"/>
            <w:noWrap/>
            <w:vAlign w:val="center"/>
            <w:hideMark/>
          </w:tcPr>
          <w:p w14:paraId="7C196B62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  <w:tc>
          <w:tcPr>
            <w:tcW w:w="2070" w:type="dxa"/>
            <w:noWrap/>
            <w:vAlign w:val="center"/>
            <w:hideMark/>
          </w:tcPr>
          <w:p w14:paraId="763985A9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7CB9B6B3" w14:textId="77777777" w:rsidTr="009A0DF4">
        <w:trPr>
          <w:trHeight w:val="563"/>
        </w:trPr>
        <w:tc>
          <w:tcPr>
            <w:tcW w:w="3964" w:type="dxa"/>
            <w:noWrap/>
            <w:vAlign w:val="center"/>
            <w:hideMark/>
          </w:tcPr>
          <w:p w14:paraId="2B9A2BE7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Prism 9.0.0</w:t>
            </w:r>
          </w:p>
        </w:tc>
        <w:tc>
          <w:tcPr>
            <w:tcW w:w="2982" w:type="dxa"/>
            <w:noWrap/>
            <w:vAlign w:val="center"/>
            <w:hideMark/>
          </w:tcPr>
          <w:p w14:paraId="549306A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GraphPad Software, California, USA</w:t>
            </w:r>
          </w:p>
        </w:tc>
        <w:tc>
          <w:tcPr>
            <w:tcW w:w="2070" w:type="dxa"/>
            <w:noWrap/>
            <w:vAlign w:val="center"/>
            <w:hideMark/>
          </w:tcPr>
          <w:p w14:paraId="2772DDF5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  <w:tr w:rsidR="00DF38DA" w:rsidRPr="00DF38DA" w14:paraId="6B53C9BE" w14:textId="77777777" w:rsidTr="009A0DF4">
        <w:trPr>
          <w:trHeight w:val="563"/>
        </w:trPr>
        <w:tc>
          <w:tcPr>
            <w:tcW w:w="3964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7BA2E1C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 6.1.16 &amp; PERMANOVA+ 1.0.6</w:t>
            </w:r>
          </w:p>
        </w:tc>
        <w:tc>
          <w:tcPr>
            <w:tcW w:w="2982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32BD10D3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PRIMER-e, Auckland, NZ</w:t>
            </w:r>
          </w:p>
        </w:tc>
        <w:tc>
          <w:tcPr>
            <w:tcW w:w="2070" w:type="dxa"/>
            <w:tcBorders>
              <w:bottom w:val="single" w:sz="18" w:space="0" w:color="000000"/>
            </w:tcBorders>
            <w:noWrap/>
            <w:vAlign w:val="center"/>
            <w:hideMark/>
          </w:tcPr>
          <w:p w14:paraId="1A3B2DAB" w14:textId="77777777" w:rsidR="00DF38DA" w:rsidRPr="00DF38DA" w:rsidRDefault="00DF38DA" w:rsidP="009A0DF4">
            <w:pPr>
              <w:rPr>
                <w:sz w:val="24"/>
                <w:szCs w:val="24"/>
              </w:rPr>
            </w:pPr>
            <w:r w:rsidRPr="00DF38DA">
              <w:rPr>
                <w:sz w:val="24"/>
                <w:szCs w:val="24"/>
              </w:rPr>
              <w:t>N/A</w:t>
            </w:r>
          </w:p>
        </w:tc>
      </w:tr>
    </w:tbl>
    <w:p w14:paraId="086F68F3" w14:textId="77777777" w:rsidR="00DF38DA" w:rsidRPr="00DF38DA" w:rsidRDefault="00DF38DA" w:rsidP="00DF38DA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F38DA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F18B3E2" w14:textId="5B7A52E1" w:rsidR="00261A3A" w:rsidRPr="00D37EEB" w:rsidRDefault="00EA659E" w:rsidP="00261A3A">
      <w:pPr>
        <w:spacing w:line="360" w:lineRule="auto"/>
      </w:pPr>
      <w:r>
        <w:rPr>
          <w:b/>
          <w:bCs/>
        </w:rPr>
        <w:lastRenderedPageBreak/>
        <w:t>Table S2</w:t>
      </w:r>
      <w:r w:rsidR="00261A3A" w:rsidRPr="00D37EEB">
        <w:rPr>
          <w:b/>
          <w:bCs/>
        </w:rPr>
        <w:t>.</w:t>
      </w:r>
      <w:r w:rsidR="00261A3A" w:rsidRPr="00D37EEB">
        <w:t xml:space="preserve"> </w:t>
      </w:r>
      <w:r w:rsidR="00360549" w:rsidRPr="00D37EEB">
        <w:t>qPCR primers and cycling conditions</w:t>
      </w:r>
    </w:p>
    <w:tbl>
      <w:tblPr>
        <w:tblW w:w="8978" w:type="dxa"/>
        <w:tblBorders>
          <w:top w:val="single" w:sz="8" w:space="0" w:color="000000"/>
          <w:left w:val="single" w:sz="8" w:space="0" w:color="000000"/>
          <w:bottom w:val="single" w:sz="4" w:space="0" w:color="auto"/>
          <w:right w:val="single" w:sz="8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01"/>
        <w:gridCol w:w="1102"/>
        <w:gridCol w:w="4228"/>
        <w:gridCol w:w="1656"/>
        <w:gridCol w:w="1191"/>
      </w:tblGrid>
      <w:tr w:rsidR="00747DB1" w:rsidRPr="00D37EEB" w14:paraId="1C5FF4D1" w14:textId="77777777" w:rsidTr="001456CD">
        <w:trPr>
          <w:trHeight w:val="169"/>
        </w:trPr>
        <w:tc>
          <w:tcPr>
            <w:tcW w:w="80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3656A5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Target</w:t>
            </w:r>
          </w:p>
        </w:tc>
        <w:tc>
          <w:tcPr>
            <w:tcW w:w="1102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1A6AE6A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Standard DNA</w:t>
            </w:r>
          </w:p>
        </w:tc>
        <w:tc>
          <w:tcPr>
            <w:tcW w:w="4228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27DF45E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Primer sequences</w:t>
            </w:r>
          </w:p>
        </w:tc>
        <w:tc>
          <w:tcPr>
            <w:tcW w:w="1656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14AE83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Cycling conditions</w:t>
            </w:r>
          </w:p>
        </w:tc>
        <w:tc>
          <w:tcPr>
            <w:tcW w:w="1191" w:type="dxa"/>
            <w:shd w:val="clear" w:color="auto" w:fill="068C8C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77B4CD" w14:textId="77777777" w:rsidR="00261A3A" w:rsidRPr="00D37EEB" w:rsidRDefault="00261A3A" w:rsidP="009937AB">
            <w:pPr>
              <w:rPr>
                <w:color w:val="FFFFFF" w:themeColor="background1"/>
              </w:rPr>
            </w:pPr>
            <w:r w:rsidRPr="00D37EEB">
              <w:rPr>
                <w:b/>
                <w:bCs/>
                <w:color w:val="FFFFFF" w:themeColor="background1"/>
              </w:rPr>
              <w:t>Reference</w:t>
            </w:r>
          </w:p>
        </w:tc>
      </w:tr>
      <w:tr w:rsidR="00261A3A" w:rsidRPr="00D37EEB" w14:paraId="034412F9" w14:textId="77777777" w:rsidTr="009937AB">
        <w:trPr>
          <w:trHeight w:val="152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7DE8010" w14:textId="310FCB50" w:rsidR="00261A3A" w:rsidRPr="00D37EEB" w:rsidRDefault="00261A3A" w:rsidP="009937AB">
            <w:r w:rsidRPr="00D37EEB">
              <w:t>16S</w:t>
            </w:r>
          </w:p>
          <w:p w14:paraId="283FAF53" w14:textId="4B19711B" w:rsidR="00261A3A" w:rsidRPr="00D37EEB" w:rsidRDefault="00261A3A" w:rsidP="009937AB"/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5D0F825" w14:textId="2A14E9F5" w:rsidR="00261A3A" w:rsidRPr="00D37EEB" w:rsidRDefault="00261A3A" w:rsidP="009937AB">
            <w:r w:rsidRPr="00D37EEB">
              <w:rPr>
                <w:i/>
                <w:iCs/>
              </w:rPr>
              <w:t>E. coli</w:t>
            </w:r>
            <w:r w:rsidRPr="00D37EEB">
              <w:t xml:space="preserve"> ATCC</w:t>
            </w:r>
          </w:p>
          <w:p w14:paraId="2E35BBE0" w14:textId="7F602AFA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D601A67" w14:textId="77777777" w:rsidR="00261A3A" w:rsidRPr="00D37EEB" w:rsidRDefault="00261A3A" w:rsidP="009937AB">
            <w:r w:rsidRPr="00D37EEB">
              <w:t>qB331F: TCCTACGGGAGGCAGCAGT</w:t>
            </w:r>
          </w:p>
          <w:p w14:paraId="6AE1DF25" w14:textId="77777777" w:rsidR="00261A3A" w:rsidRPr="00D37EEB" w:rsidRDefault="00261A3A" w:rsidP="009937AB">
            <w:r w:rsidRPr="00D37EEB">
              <w:t>qB797R: GGACTACCAGGGTATCTAATCCTGTT</w:t>
            </w:r>
          </w:p>
          <w:p w14:paraId="5E75471B" w14:textId="275DA3E5" w:rsidR="00261A3A" w:rsidRPr="00D37EEB" w:rsidRDefault="00261A3A" w:rsidP="009937AB"/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67F3396" w14:textId="2A4E0772" w:rsidR="00261A3A" w:rsidRPr="00D37EEB" w:rsidRDefault="00261A3A" w:rsidP="009937AB">
            <w:r w:rsidRPr="00D37EEB">
              <w:t>40 cycles:</w:t>
            </w:r>
          </w:p>
          <w:p w14:paraId="68EAF04F" w14:textId="1D3ADB20" w:rsidR="00261A3A" w:rsidRPr="00D37EEB" w:rsidRDefault="00261A3A" w:rsidP="009937AB">
            <w:r w:rsidRPr="00D37EEB">
              <w:t>95°C for 15</w:t>
            </w:r>
            <w:r w:rsidR="009937AB">
              <w:t xml:space="preserve"> </w:t>
            </w:r>
            <w:r w:rsidRPr="00D37EEB">
              <w:t>s</w:t>
            </w:r>
          </w:p>
          <w:p w14:paraId="5435C2A1" w14:textId="1811F958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F9D3968" w14:textId="59FBAAB2" w:rsidR="00261A3A" w:rsidRPr="00D37EEB" w:rsidRDefault="00B66978" w:rsidP="009937AB">
            <w:r>
              <w:fldChar w:fldCharType="begin"/>
            </w:r>
            <w:r w:rsidR="00FA0281">
              <w:instrText xml:space="preserve"> ADDIN EN.CITE &lt;EndNote&gt;&lt;Cite&gt;&lt;Author&gt;Nadkarni&lt;/Author&gt;&lt;Year&gt;2002&lt;/Year&gt;&lt;RecNum&gt;1573&lt;/RecNum&gt;&lt;DisplayText&gt;(3)&lt;/DisplayText&gt;&lt;record&gt;&lt;rec-number&gt;1573&lt;/rec-number&gt;&lt;foreign-keys&gt;&lt;key app="EN" db-id="par59pdxrerdpteza9spezpf9dtzeszzpdff" timestamp="1481784873"&gt;1573&lt;/key&gt;&lt;/foreign-keys&gt;&lt;ref-type name="Journal Article"&gt;17&lt;/ref-type&gt;&lt;contributors&gt;&lt;authors&gt;&lt;author&gt;Nadkarni, Mangala A.&lt;/author&gt;&lt;author&gt;Martin, F. Elizabeth&lt;/author&gt;&lt;author&gt;Jacques, Nicholas A.&lt;/author&gt;&lt;author&gt;Hunter, Neil&lt;/author&gt;&lt;/authors&gt;&lt;/contributors&gt;&lt;titles&gt;&lt;title&gt;Determination of bacterial load by real-time PCR using a broad-range (universal) probe and primers set&lt;/title&gt;&lt;secondary-title&gt;Microbiology&lt;/secondary-title&gt;&lt;/titles&gt;&lt;periodical&gt;&lt;full-title&gt;Microbiology&lt;/full-title&gt;&lt;abbr-1&gt;Microbiology&lt;/abbr-1&gt;&lt;abbr-2&gt;Microbiology&lt;/abbr-2&gt;&lt;/periodical&gt;&lt;pages&gt;257-266&lt;/pages&gt;&lt;volume&gt;148&lt;/volume&gt;&lt;number&gt;1&lt;/number&gt;&lt;keywords&gt;&lt;keyword&gt;TAMRA, 6-carboxy-tetramethylrhodamine&lt;/keyword&gt;&lt;keyword&gt;CT, threshold cycle&lt;/keyword&gt;&lt;keyword&gt;Tm, melting temperature of DNA&lt;/keyword&gt;&lt;keyword&gt;rDNA copy number&lt;/keyword&gt;&lt;keyword&gt;6-FAM, 6-carboxyfluorescein&lt;/keyword&gt;&lt;keyword&gt;ANGIS, Australian National Genomic Information Service&lt;/keyword&gt;&lt;keyword&gt;universal probe&lt;/keyword&gt;&lt;keyword&gt;RTF, reduced transport fluid&lt;/keyword&gt;&lt;keyword&gt;detection of bacteria&lt;/keyword&gt;&lt;keyword&gt;carious dentine&lt;/keyword&gt;&lt;keyword&gt;td, bacterial doubling time&lt;/keyword&gt;&lt;keyword&gt;real-time PCR (TaqMan)&lt;/keyword&gt;&lt;/keywords&gt;&lt;dates&gt;&lt;year&gt;2002&lt;/year&gt;&lt;/dates&gt;&lt;urls&gt;&lt;related-urls&gt;&lt;url&gt;http://mic.microbiologyresearch.org/content/journal/micro/10.1099/00221287-148-1-257&lt;/url&gt;&lt;/related-urls&gt;&lt;/urls&gt;&lt;electronic-resource-num&gt;doi:10.1099/00221287-148-1-257&lt;/electronic-resource-num&gt;&lt;/record&gt;&lt;/Cite&gt;&lt;/EndNote&gt;</w:instrText>
            </w:r>
            <w:r>
              <w:fldChar w:fldCharType="separate"/>
            </w:r>
            <w:r w:rsidR="00FA0281">
              <w:rPr>
                <w:noProof/>
              </w:rPr>
              <w:t>(3)</w:t>
            </w:r>
            <w:r>
              <w:fldChar w:fldCharType="end"/>
            </w:r>
          </w:p>
          <w:p w14:paraId="2D7882F1" w14:textId="6328D8BE" w:rsidR="00261A3A" w:rsidRPr="00D37EEB" w:rsidRDefault="00261A3A" w:rsidP="009937AB"/>
        </w:tc>
      </w:tr>
      <w:tr w:rsidR="00261A3A" w:rsidRPr="00D37EEB" w14:paraId="26E8B484" w14:textId="77777777" w:rsidTr="00B66978">
        <w:trPr>
          <w:trHeight w:val="1549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A8CEF3C" w14:textId="13796959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longum sp. infantis</w:t>
            </w:r>
          </w:p>
          <w:p w14:paraId="74C528EB" w14:textId="034174FE" w:rsidR="00261A3A" w:rsidRPr="00D37EEB" w:rsidRDefault="00261A3A" w:rsidP="009937AB">
            <w:pPr>
              <w:rPr>
                <w:i/>
                <w:iCs/>
              </w:rPr>
            </w:pP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1997886" w14:textId="2484374F" w:rsidR="00261A3A" w:rsidRPr="00D37EEB" w:rsidRDefault="00261A3A" w:rsidP="009937AB">
            <w:r w:rsidRPr="00D37EEB">
              <w:t>JCM 1222</w:t>
            </w:r>
          </w:p>
          <w:p w14:paraId="4ABFB4EF" w14:textId="0131E834" w:rsidR="00261A3A" w:rsidRPr="00D37EEB" w:rsidRDefault="00261A3A" w:rsidP="009937AB"/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0199D71" w14:textId="77777777" w:rsidR="00261A3A" w:rsidRPr="00D37EEB" w:rsidRDefault="00261A3A" w:rsidP="009937AB">
            <w:r w:rsidRPr="00D37EEB">
              <w:t>BIN-F: CGCGAGCAAAACAATGGTT</w:t>
            </w:r>
          </w:p>
          <w:p w14:paraId="378D0E84" w14:textId="41B9AB27" w:rsidR="00261A3A" w:rsidRPr="00D37EEB" w:rsidRDefault="00261A3A" w:rsidP="009937AB">
            <w:r w:rsidRPr="00D37EEB">
              <w:t>BIN-R: AACGATCGAAACGAACAATAGAGTT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215EF95" w14:textId="1F6FEA23" w:rsidR="00261A3A" w:rsidRPr="00D37EEB" w:rsidRDefault="00261A3A" w:rsidP="009937AB"/>
          <w:p w14:paraId="6E94E910" w14:textId="0E806E91" w:rsidR="00261A3A" w:rsidRPr="00D37EEB" w:rsidRDefault="00261A3A" w:rsidP="009937AB">
            <w:r w:rsidRPr="00D37EEB">
              <w:t>40 cycles:</w:t>
            </w:r>
          </w:p>
          <w:p w14:paraId="61BE0505" w14:textId="392C363E" w:rsidR="00261A3A" w:rsidRPr="00D37EEB" w:rsidRDefault="00261A3A" w:rsidP="009937AB">
            <w:r w:rsidRPr="00D37EEB">
              <w:t>95°C for 15 s</w:t>
            </w:r>
          </w:p>
          <w:p w14:paraId="3972A1B0" w14:textId="51D3748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DB1BE91" w14:textId="487B8ECC" w:rsidR="00261A3A" w:rsidRPr="00D37EEB" w:rsidRDefault="00B66978" w:rsidP="009937AB">
            <w:r>
              <w:fldChar w:fldCharType="begin"/>
            </w:r>
            <w:r w:rsidR="00FA0281">
              <w:instrText xml:space="preserve"> ADDIN EN.CITE &lt;EndNote&gt;&lt;Cite&gt;&lt;Author&gt;Haarman&lt;/Author&gt;&lt;Year&gt;2005&lt;/Year&gt;&lt;RecNum&gt;4334&lt;/RecNum&gt;&lt;DisplayText&gt;(4)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FA0281">
              <w:rPr>
                <w:noProof/>
              </w:rPr>
              <w:t>(4)</w:t>
            </w:r>
            <w:r>
              <w:fldChar w:fldCharType="end"/>
            </w:r>
          </w:p>
        </w:tc>
      </w:tr>
      <w:tr w:rsidR="00261A3A" w:rsidRPr="00D37EEB" w14:paraId="778A596B" w14:textId="77777777" w:rsidTr="009937AB">
        <w:trPr>
          <w:trHeight w:val="2110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1CE9F1" w14:textId="3D1605FC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ifidum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F4796FE" w14:textId="7F4A9FD9" w:rsidR="00261A3A" w:rsidRPr="00D37EEB" w:rsidRDefault="00261A3A" w:rsidP="009937AB">
            <w:r w:rsidRPr="00D37EEB">
              <w:t>JCM 1255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52DD41F" w14:textId="77777777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f: CTCCGCAGCCGACCCCGAGGTT</w:t>
            </w:r>
          </w:p>
          <w:p w14:paraId="7878834F" w14:textId="3B4375E5" w:rsidR="00261A3A" w:rsidRPr="00D37EEB" w:rsidRDefault="00261A3A" w:rsidP="009937AB">
            <w:proofErr w:type="spellStart"/>
            <w:r w:rsidRPr="00D37EEB">
              <w:t>B_bif</w:t>
            </w:r>
            <w:proofErr w:type="spellEnd"/>
            <w:r w:rsidRPr="00D37EEB">
              <w:t>-r: TGGAAACCTTGCCGGAGGTCAGG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B034180" w14:textId="701E7575" w:rsidR="00261A3A" w:rsidRPr="00D37EEB" w:rsidRDefault="00261A3A" w:rsidP="009937AB">
            <w:r w:rsidRPr="00D37EEB">
              <w:t>40 cycles:</w:t>
            </w:r>
          </w:p>
          <w:p w14:paraId="26F4BF7E" w14:textId="31DA1BAC" w:rsidR="00261A3A" w:rsidRPr="00D37EEB" w:rsidRDefault="00261A3A" w:rsidP="009937AB">
            <w:r w:rsidRPr="00D37EEB">
              <w:t>94°C for 15 s</w:t>
            </w:r>
          </w:p>
          <w:p w14:paraId="1662FF25" w14:textId="77777777" w:rsidR="00261A3A" w:rsidRPr="00D37EEB" w:rsidRDefault="00261A3A" w:rsidP="009937AB">
            <w:r w:rsidRPr="00D37EEB">
              <w:t>64°C for 15 s</w:t>
            </w:r>
          </w:p>
          <w:p w14:paraId="6EE2F505" w14:textId="77777777" w:rsidR="00261A3A" w:rsidRPr="00D37EEB" w:rsidRDefault="00261A3A" w:rsidP="009937AB">
            <w:r w:rsidRPr="00D37EEB">
              <w:t>72°C for 15 s</w:t>
            </w:r>
          </w:p>
          <w:p w14:paraId="42526369" w14:textId="13DEC511" w:rsidR="00261A3A" w:rsidRPr="00D37EEB" w:rsidRDefault="00261A3A" w:rsidP="009937AB">
            <w:r w:rsidRPr="00D37EEB">
              <w:t>83°C for 15 s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DBC9AC5" w14:textId="7F451C15" w:rsidR="00261A3A" w:rsidRPr="00D37EEB" w:rsidRDefault="00B66978" w:rsidP="009937AB">
            <w:r>
              <w:fldChar w:fldCharType="begin"/>
            </w:r>
            <w:r w:rsidR="00FA0281">
              <w:instrText xml:space="preserve"> ADDIN EN.CITE &lt;EndNote&gt;&lt;Cite&gt;&lt;Author&gt;Junick&lt;/Author&gt;&lt;Year&gt;2012&lt;/Year&gt;&lt;RecNum&gt;4335&lt;/RecNum&gt;&lt;DisplayText&gt;(5)&lt;/DisplayText&gt;&lt;record&gt;&lt;rec-number&gt;4335&lt;/rec-number&gt;&lt;foreign-keys&gt;&lt;key app="EN" db-id="par59pdxrerdpteza9spezpf9dtzeszzpdff" timestamp="1683070367"&gt;4335&lt;/key&gt;&lt;/foreign-keys&gt;&lt;ref-type name="Journal Article"&gt;17&lt;/ref-type&gt;&lt;contributors&gt;&lt;authors&gt;&lt;author&gt;Junick, J.&lt;/author&gt;&lt;author&gt;Blaut, M.&lt;/author&gt;&lt;/authors&gt;&lt;/contributors&gt;&lt;auth-address&gt;Department of Gastrointestinal Microbiology, German Institute of Nutrition Potsdam-Rehbruecke, Nuthetal, Germany.&lt;/auth-address&gt;&lt;titles&gt;&lt;title&gt;Quantification of human fecal bifidobacterium species by use of quantitative real-time PCR analysis targeting the groEL gene&lt;/title&gt;&lt;secondary-title&gt;Appl Environ Microbiol&lt;/secondary-title&gt;&lt;/titles&gt;&lt;periodical&gt;&lt;full-title&gt;Appl Environ Microbiol&lt;/full-title&gt;&lt;abbr-1&gt;Applied and environmental microbiology&lt;/abbr-1&gt;&lt;/periodical&gt;&lt;pages&gt;2613-22&lt;/pages&gt;&lt;volume&gt;78&lt;/volume&gt;&lt;number&gt;8&lt;/number&gt;&lt;edition&gt;20120203&lt;/edition&gt;&lt;keywords&gt;&lt;keyword&gt;Bacterial Load/*methods&lt;/keyword&gt;&lt;keyword&gt;Bifidobacterium/classification/genetics/*isolation &amp;amp; purification&lt;/keyword&gt;&lt;keyword&gt;Chaperonin 60/*genetics&lt;/keyword&gt;&lt;keyword&gt;Feces/*microbiology&lt;/keyword&gt;&lt;keyword&gt;Humans&lt;/keyword&gt;&lt;keyword&gt;Real-Time Polymerase Chain Reaction/*methods&lt;/keyword&gt;&lt;keyword&gt;Reproducibility of Results&lt;/keyword&gt;&lt;keyword&gt;Sensitivity and Specificity&lt;/keyword&gt;&lt;/keywords&gt;&lt;dates&gt;&lt;year&gt;2012&lt;/year&gt;&lt;pub-dates&gt;&lt;date&gt;Apr&lt;/date&gt;&lt;/pub-dates&gt;&lt;/dates&gt;&lt;isbn&gt;1098-5336 (Electronic)&amp;#xD;0099-2240 (Print)&amp;#xD;0099-2240 (Linking)&lt;/isbn&gt;&lt;accession-num&gt;22307308&lt;/accession-num&gt;&lt;urls&gt;&lt;related-urls&gt;&lt;url&gt;https://www.ncbi.nlm.nih.gov/pubmed/22307308&lt;/url&gt;&lt;/related-urls&gt;&lt;/urls&gt;&lt;custom2&gt;PMC3318781&lt;/custom2&gt;&lt;electronic-resource-num&gt;10.1128/AEM.07749-11&lt;/electronic-resource-num&gt;&lt;/record&gt;&lt;/Cite&gt;&lt;/EndNote&gt;</w:instrText>
            </w:r>
            <w:r>
              <w:fldChar w:fldCharType="separate"/>
            </w:r>
            <w:r w:rsidR="00FA0281">
              <w:rPr>
                <w:noProof/>
              </w:rPr>
              <w:t>(5)</w:t>
            </w:r>
            <w:r>
              <w:fldChar w:fldCharType="end"/>
            </w:r>
          </w:p>
        </w:tc>
      </w:tr>
      <w:tr w:rsidR="00261A3A" w:rsidRPr="00D37EEB" w14:paraId="3B46D0C4" w14:textId="77777777" w:rsidTr="009937AB">
        <w:trPr>
          <w:trHeight w:val="1546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02D9DE4" w14:textId="1CC1F34A" w:rsidR="00261A3A" w:rsidRPr="00D37EEB" w:rsidRDefault="00261A3A" w:rsidP="009937AB">
            <w:pPr>
              <w:rPr>
                <w:i/>
                <w:iCs/>
              </w:rPr>
            </w:pPr>
            <w:r w:rsidRPr="00D37EEB">
              <w:rPr>
                <w:i/>
                <w:iCs/>
              </w:rPr>
              <w:t>B. breve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10F14CA" w14:textId="6CE332FA" w:rsidR="00261A3A" w:rsidRPr="00D37EEB" w:rsidRDefault="00261A3A" w:rsidP="009937AB">
            <w:r w:rsidRPr="00D37EEB">
              <w:t>JCM 1192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4BDCF40" w14:textId="77777777" w:rsidR="00261A3A" w:rsidRPr="00D37EEB" w:rsidRDefault="00261A3A" w:rsidP="009937AB">
            <w:r w:rsidRPr="00D37EEB">
              <w:t>BBR-F: GTGGTGGCTTGAGAACTGGATAG</w:t>
            </w:r>
          </w:p>
          <w:p w14:paraId="5A9D3EA8" w14:textId="0D865B4B" w:rsidR="00261A3A" w:rsidRPr="00D37EEB" w:rsidRDefault="00261A3A" w:rsidP="009937AB">
            <w:r w:rsidRPr="00D37EEB">
              <w:t>BBR-R: CAAAACGATCGAAACAAACACTAAA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5DD8B16" w14:textId="5B8CFFF7" w:rsidR="00261A3A" w:rsidRPr="00D37EEB" w:rsidRDefault="00261A3A" w:rsidP="009937AB">
            <w:r w:rsidRPr="00D37EEB">
              <w:t>40 cycles:</w:t>
            </w:r>
          </w:p>
          <w:p w14:paraId="7F2DB65C" w14:textId="1F065BD2" w:rsidR="00261A3A" w:rsidRPr="00D37EEB" w:rsidRDefault="00261A3A" w:rsidP="009937AB">
            <w:r w:rsidRPr="00D37EEB">
              <w:t>95°C for 15 s</w:t>
            </w:r>
          </w:p>
          <w:p w14:paraId="5D79927D" w14:textId="17B9F2CB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BF5AEFD" w14:textId="757ED185" w:rsidR="00261A3A" w:rsidRPr="00D37EEB" w:rsidRDefault="00B66978" w:rsidP="009937AB">
            <w:r>
              <w:fldChar w:fldCharType="begin"/>
            </w:r>
            <w:r w:rsidR="00FA0281">
              <w:instrText xml:space="preserve"> ADDIN EN.CITE &lt;EndNote&gt;&lt;Cite&gt;&lt;Author&gt;Haarman&lt;/Author&gt;&lt;Year&gt;2005&lt;/Year&gt;&lt;RecNum&gt;4334&lt;/RecNum&gt;&lt;DisplayText&gt;(4)&lt;/DisplayText&gt;&lt;record&gt;&lt;rec-number&gt;4334&lt;/rec-number&gt;&lt;foreign-keys&gt;&lt;key app="EN" db-id="par59pdxrerdpteza9spezpf9dtzeszzpdff" timestamp="1683070345"&gt;4334&lt;/key&gt;&lt;/foreign-keys&gt;&lt;ref-type name="Journal Article"&gt;17&lt;/ref-type&gt;&lt;contributors&gt;&lt;authors&gt;&lt;author&gt;Haarman, M.&lt;/author&gt;&lt;author&gt;Knol, J.&lt;/author&gt;&lt;/authors&gt;&lt;/contributors&gt;&lt;auth-address&gt;Microbiology Section, Biomedical Research Department, Numico Research BV., P.O. Box 7005, 6700 CA Wageningen, The Netherlands.&lt;/auth-address&gt;&lt;titles&gt;&lt;title&gt;Quantitative real-time PCR assays to identify and quantify fecal Bifidobacterium species in infants receiving a prebiotic infant formula&lt;/title&gt;&lt;secondary-title&gt;Appl Environ Microbiol&lt;/secondary-title&gt;&lt;/titles&gt;&lt;periodical&gt;&lt;full-title&gt;Appl Environ Microbiol&lt;/full-title&gt;&lt;abbr-1&gt;Applied and environmental microbiology&lt;/abbr-1&gt;&lt;/periodical&gt;&lt;pages&gt;2318-24&lt;/pages&gt;&lt;volume&gt;71&lt;/volume&gt;&lt;number&gt;5&lt;/number&gt;&lt;keywords&gt;&lt;keyword&gt;Bifidobacterium/*isolation &amp;amp; purification&lt;/keyword&gt;&lt;keyword&gt;Colony Count, Microbial&lt;/keyword&gt;&lt;keyword&gt;Double-Blind Method&lt;/keyword&gt;&lt;keyword&gt;Feces/*microbiology&lt;/keyword&gt;&lt;keyword&gt;Humans&lt;/keyword&gt;&lt;keyword&gt;Infant&lt;/keyword&gt;&lt;keyword&gt;*Infant Formula&lt;/keyword&gt;&lt;keyword&gt;Infant, Newborn&lt;/keyword&gt;&lt;keyword&gt;Polymerase Chain Reaction/*methods&lt;/keyword&gt;&lt;keyword&gt;Species Specificity&lt;/keyword&gt;&lt;/keywords&gt;&lt;dates&gt;&lt;year&gt;2005&lt;/year&gt;&lt;pub-dates&gt;&lt;date&gt;May&lt;/date&gt;&lt;/pub-dates&gt;&lt;/dates&gt;&lt;isbn&gt;0099-2240 (Print)&amp;#xD;1098-5336 (Electronic)&amp;#xD;0099-2240 (Linking)&lt;/isbn&gt;&lt;accession-num&gt;15870317&lt;/accession-num&gt;&lt;urls&gt;&lt;related-urls&gt;&lt;url&gt;https://www.ncbi.nlm.nih.gov/pubmed/15870317&lt;/url&gt;&lt;/related-urls&gt;&lt;/urls&gt;&lt;custom2&gt;PMC1087546&lt;/custom2&gt;&lt;electronic-resource-num&gt;10.1128/AEM.71.5.2318-2324.2005&lt;/electronic-resource-num&gt;&lt;/record&gt;&lt;/Cite&gt;&lt;/EndNote&gt;</w:instrText>
            </w:r>
            <w:r>
              <w:fldChar w:fldCharType="separate"/>
            </w:r>
            <w:r w:rsidR="00FA0281">
              <w:rPr>
                <w:noProof/>
              </w:rPr>
              <w:t>(4)</w:t>
            </w:r>
            <w:r>
              <w:fldChar w:fldCharType="end"/>
            </w:r>
          </w:p>
        </w:tc>
      </w:tr>
      <w:tr w:rsidR="00261A3A" w:rsidRPr="00D37EEB" w14:paraId="2B8FB756" w14:textId="77777777" w:rsidTr="009937AB">
        <w:trPr>
          <w:trHeight w:val="1824"/>
        </w:trPr>
        <w:tc>
          <w:tcPr>
            <w:tcW w:w="80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DC43D3" w14:textId="00E9457C" w:rsidR="00261A3A" w:rsidRPr="00D37EEB" w:rsidRDefault="00261A3A" w:rsidP="009937AB">
            <w:r w:rsidRPr="00D37EEB">
              <w:rPr>
                <w:i/>
                <w:iCs/>
              </w:rPr>
              <w:t>Fut2</w:t>
            </w:r>
            <w:r w:rsidRPr="00D37EEB">
              <w:t xml:space="preserve"> </w:t>
            </w:r>
          </w:p>
        </w:tc>
        <w:tc>
          <w:tcPr>
            <w:tcW w:w="1102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F22C5E7" w14:textId="0311949F" w:rsidR="00261A3A" w:rsidRPr="00D37EEB" w:rsidRDefault="00261A3A" w:rsidP="009937AB">
            <w:r w:rsidRPr="00D37EEB">
              <w:t>N/A</w:t>
            </w:r>
          </w:p>
        </w:tc>
        <w:tc>
          <w:tcPr>
            <w:tcW w:w="4228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9E41214" w14:textId="77777777" w:rsidR="00261A3A" w:rsidRPr="00D37EEB" w:rsidRDefault="00261A3A" w:rsidP="009937AB">
            <w:r w:rsidRPr="00D37EEB">
              <w:t>mFut2KO_F: GGCACAATGCAGATGATTAG</w:t>
            </w:r>
          </w:p>
          <w:p w14:paraId="7D964967" w14:textId="77777777" w:rsidR="00261A3A" w:rsidRPr="00D37EEB" w:rsidRDefault="00261A3A" w:rsidP="009937AB">
            <w:r w:rsidRPr="00D37EEB">
              <w:t>mFut2KO_R1: GCTTCACTATTCGTTGCTGG</w:t>
            </w:r>
          </w:p>
          <w:p w14:paraId="440EF700" w14:textId="7F1C2E1E" w:rsidR="00261A3A" w:rsidRPr="00D37EEB" w:rsidRDefault="00261A3A" w:rsidP="009937AB">
            <w:r w:rsidRPr="00D37EEB">
              <w:t>mFut2KO_R2: AGTTTTCAGGAACAGGAGCC</w:t>
            </w:r>
          </w:p>
        </w:tc>
        <w:tc>
          <w:tcPr>
            <w:tcW w:w="1656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F2A4CD" w14:textId="4B448750" w:rsidR="00261A3A" w:rsidRPr="00D37EEB" w:rsidRDefault="00261A3A" w:rsidP="009937AB">
            <w:r w:rsidRPr="00D37EEB">
              <w:t>45 cycles:</w:t>
            </w:r>
          </w:p>
          <w:p w14:paraId="68A904BE" w14:textId="3E1D73D3" w:rsidR="00261A3A" w:rsidRPr="00D37EEB" w:rsidRDefault="00261A3A" w:rsidP="009937AB">
            <w:r w:rsidRPr="00D37EEB">
              <w:t>95°C for 15 s</w:t>
            </w:r>
          </w:p>
          <w:p w14:paraId="0D268ACD" w14:textId="3727D6AC" w:rsidR="00261A3A" w:rsidRPr="00D37EEB" w:rsidRDefault="00261A3A" w:rsidP="009937AB">
            <w:r w:rsidRPr="00D37EEB">
              <w:t>60°C for 1 min</w:t>
            </w:r>
          </w:p>
        </w:tc>
        <w:tc>
          <w:tcPr>
            <w:tcW w:w="1191" w:type="dxa"/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A79F1C" w14:textId="66CB89AE" w:rsidR="00261A3A" w:rsidRPr="00D37EEB" w:rsidRDefault="001150FD" w:rsidP="009937AB">
            <w:r w:rsidRPr="00D37EEB">
              <w:t>T</w:t>
            </w:r>
            <w:r w:rsidR="00261A3A" w:rsidRPr="00D37EEB">
              <w:t>his study</w:t>
            </w:r>
          </w:p>
        </w:tc>
      </w:tr>
    </w:tbl>
    <w:p w14:paraId="0AD861AE" w14:textId="77777777" w:rsidR="00FF2760" w:rsidRPr="00D37EEB" w:rsidRDefault="00FF2760" w:rsidP="00F62411">
      <w:pPr>
        <w:spacing w:line="360" w:lineRule="auto"/>
      </w:pPr>
    </w:p>
    <w:p w14:paraId="75071A6C" w14:textId="77777777" w:rsidR="00DF38DA" w:rsidRDefault="00DF38DA">
      <w:r>
        <w:br w:type="page"/>
      </w:r>
    </w:p>
    <w:p w14:paraId="6BE69EB5" w14:textId="5F3615A2" w:rsidR="00DF38DA" w:rsidRPr="00D37EEB" w:rsidRDefault="00EA659E" w:rsidP="00DF38DA">
      <w:pPr>
        <w:spacing w:line="360" w:lineRule="auto"/>
      </w:pPr>
      <w:r>
        <w:rPr>
          <w:b/>
          <w:bCs/>
        </w:rPr>
        <w:lastRenderedPageBreak/>
        <w:t>Table S3</w:t>
      </w:r>
      <w:r w:rsidR="00DF38DA" w:rsidRPr="00D37EEB">
        <w:rPr>
          <w:b/>
          <w:bCs/>
        </w:rPr>
        <w:t>.</w:t>
      </w:r>
      <w:r w:rsidR="00DF38DA" w:rsidRPr="00D37EEB">
        <w:t xml:space="preserve"> Genotype and sex effect on Microbiome composition</w:t>
      </w:r>
    </w:p>
    <w:tbl>
      <w:tblPr>
        <w:tblW w:w="895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30"/>
        <w:gridCol w:w="3318"/>
        <w:gridCol w:w="1160"/>
        <w:gridCol w:w="1106"/>
        <w:gridCol w:w="1142"/>
      </w:tblGrid>
      <w:tr w:rsidR="00DF38DA" w:rsidRPr="00D37EEB" w14:paraId="4130B732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636EBB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odel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9BC1D7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Covariates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684100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R</w:t>
            </w:r>
            <w:r w:rsidRPr="00D37EEB">
              <w:rPr>
                <w:color w:val="FFFFFF" w:themeColor="background1"/>
                <w:vertAlign w:val="superscript"/>
              </w:rPr>
              <w:t>2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928C6C" w14:textId="77777777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076534">
              <w:rPr>
                <w:i/>
                <w:iCs/>
                <w:color w:val="FFFFFF" w:themeColor="background1"/>
              </w:rPr>
              <w:t>F</w:t>
            </w:r>
            <w:r w:rsidRPr="00D37EEB">
              <w:rPr>
                <w:color w:val="FFFFFF" w:themeColor="background1"/>
              </w:rPr>
              <w:t xml:space="preserve"> value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068C8C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21C289" w14:textId="27ABCE28" w:rsidR="00DF38DA" w:rsidRPr="00D37EEB" w:rsidRDefault="00DF38DA" w:rsidP="009A0DF4">
            <w:pPr>
              <w:spacing w:line="360" w:lineRule="auto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Pr="00D37EEB">
              <w:rPr>
                <w:color w:val="FFFFFF" w:themeColor="background1"/>
              </w:rPr>
              <w:t xml:space="preserve"> values</w:t>
            </w:r>
            <w:r w:rsidR="00493AA1">
              <w:rPr>
                <w:color w:val="FFFFFF" w:themeColor="background1"/>
              </w:rPr>
              <w:t>*</w:t>
            </w:r>
          </w:p>
        </w:tc>
      </w:tr>
      <w:tr w:rsidR="00DF38DA" w:rsidRPr="00D37EEB" w14:paraId="6D90B5B1" w14:textId="77777777" w:rsidTr="009A0DF4">
        <w:trPr>
          <w:trHeight w:val="334"/>
        </w:trPr>
        <w:tc>
          <w:tcPr>
            <w:tcW w:w="223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F0C034" w14:textId="77777777" w:rsidR="00DF38DA" w:rsidRPr="00D37EEB" w:rsidRDefault="00DF38DA" w:rsidP="009A0DF4">
            <w:pPr>
              <w:spacing w:line="360" w:lineRule="auto"/>
            </w:pPr>
            <w:r w:rsidRPr="00D37EEB">
              <w:t>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0A3680" w14:textId="77777777" w:rsidR="00DF38DA" w:rsidRPr="00D37EEB" w:rsidRDefault="00DF38DA" w:rsidP="009A0DF4">
            <w:pPr>
              <w:spacing w:line="360" w:lineRule="auto"/>
            </w:pPr>
            <w:r w:rsidRPr="00D37EEB">
              <w:t>Genotype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D99B66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C2B7C2A" w14:textId="77777777" w:rsidR="00DF38DA" w:rsidRPr="00D37EEB" w:rsidRDefault="00DF38DA" w:rsidP="009A0DF4">
            <w:pPr>
              <w:spacing w:line="360" w:lineRule="auto"/>
            </w:pPr>
            <w:r w:rsidRPr="00D37EEB">
              <w:t>2.74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46FE24" w14:textId="77777777" w:rsidR="00DF38DA" w:rsidRPr="00D37EEB" w:rsidRDefault="00DF38DA" w:rsidP="009A0DF4">
            <w:pPr>
              <w:spacing w:line="360" w:lineRule="auto"/>
            </w:pPr>
            <w:r w:rsidRPr="00D37EEB">
              <w:t>0.028</w:t>
            </w:r>
          </w:p>
        </w:tc>
      </w:tr>
      <w:tr w:rsidR="00DF38DA" w:rsidRPr="00D37EEB" w14:paraId="3237F4EE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97490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D86F06" w14:textId="77777777" w:rsidR="00DF38DA" w:rsidRPr="00D37EEB" w:rsidRDefault="00DF38DA" w:rsidP="009A0DF4">
            <w:pPr>
              <w:spacing w:line="360" w:lineRule="auto"/>
            </w:pPr>
            <w:r w:rsidRPr="00D37EEB">
              <w:t>Sex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2813D8" w14:textId="77777777" w:rsidR="00DF38DA" w:rsidRPr="00D37EEB" w:rsidRDefault="00DF38DA" w:rsidP="009A0DF4">
            <w:pPr>
              <w:spacing w:line="360" w:lineRule="auto"/>
            </w:pPr>
            <w:r w:rsidRPr="00D37EEB">
              <w:t>0.022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8E1711" w14:textId="77777777" w:rsidR="00DF38DA" w:rsidRPr="00D37EEB" w:rsidRDefault="00DF38DA" w:rsidP="009A0DF4">
            <w:pPr>
              <w:spacing w:line="360" w:lineRule="auto"/>
            </w:pPr>
            <w:r w:rsidRPr="00D37EEB">
              <w:t>2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17B999" w14:textId="77777777" w:rsidR="00DF38DA" w:rsidRPr="00D37EEB" w:rsidRDefault="00DF38DA" w:rsidP="009A0DF4">
            <w:pPr>
              <w:spacing w:line="360" w:lineRule="auto"/>
            </w:pPr>
            <w:r w:rsidRPr="00D37EEB">
              <w:t>0.072</w:t>
            </w:r>
          </w:p>
        </w:tc>
      </w:tr>
      <w:tr w:rsidR="00DF38DA" w:rsidRPr="00D37EEB" w14:paraId="30635F7F" w14:textId="77777777" w:rsidTr="009A0DF4">
        <w:trPr>
          <w:trHeight w:val="382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BC19D7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381C9A" w14:textId="77777777" w:rsidR="00DF38DA" w:rsidRPr="00D37EEB" w:rsidRDefault="00DF38DA" w:rsidP="009A0DF4">
            <w:pPr>
              <w:spacing w:line="360" w:lineRule="auto"/>
            </w:pPr>
            <w:r w:rsidRPr="00D37EEB">
              <w:t xml:space="preserve">Cage (nested in Genotype </w:t>
            </w:r>
            <w:r>
              <w:t>+</w:t>
            </w:r>
            <w:r w:rsidRPr="00D37EEB">
              <w:t xml:space="preserve"> Sex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AE356E" w14:textId="77777777" w:rsidR="00DF38DA" w:rsidRPr="00D37EEB" w:rsidRDefault="00DF38DA" w:rsidP="009A0DF4">
            <w:pPr>
              <w:spacing w:line="360" w:lineRule="auto"/>
            </w:pPr>
            <w:r w:rsidRPr="00D37EEB">
              <w:t>0.49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44B5F8" w14:textId="77777777" w:rsidR="00DF38DA" w:rsidRPr="00D37EEB" w:rsidRDefault="00DF38DA" w:rsidP="009A0DF4">
            <w:pPr>
              <w:spacing w:line="360" w:lineRule="auto"/>
            </w:pPr>
            <w:r w:rsidRPr="00D37EEB">
              <w:t>3.0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05D259" w14:textId="77777777" w:rsidR="00DF38DA" w:rsidRPr="00D37EEB" w:rsidRDefault="00DF38DA" w:rsidP="009A0DF4">
            <w:pPr>
              <w:spacing w:line="360" w:lineRule="auto"/>
            </w:pPr>
            <w:r w:rsidRPr="00D37EEB">
              <w:t>0.0001</w:t>
            </w:r>
          </w:p>
        </w:tc>
      </w:tr>
      <w:tr w:rsidR="00DF38DA" w:rsidRPr="00D37EEB" w14:paraId="0A6139A7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5369B2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0AB458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B5765A" w14:textId="77777777" w:rsidR="00DF38DA" w:rsidRPr="00D37EEB" w:rsidRDefault="00DF38DA" w:rsidP="009A0DF4">
            <w:pPr>
              <w:spacing w:line="360" w:lineRule="auto"/>
            </w:pPr>
            <w:r w:rsidRPr="00D37EEB">
              <w:t>0.46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8A2133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D289EC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794DAE9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EED75F6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D34459" w14:textId="77777777" w:rsidR="00DF38DA" w:rsidRPr="00D37EEB" w:rsidRDefault="00DF38DA" w:rsidP="009A0DF4">
            <w:pPr>
              <w:spacing w:line="360" w:lineRule="auto"/>
            </w:pPr>
            <w:r w:rsidRPr="00D37EEB">
              <w:t>Tot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F1C5F9" w14:textId="77777777" w:rsidR="00DF38DA" w:rsidRPr="00D37EEB" w:rsidRDefault="00DF38DA" w:rsidP="009A0DF4">
            <w:pPr>
              <w:spacing w:line="360" w:lineRule="auto"/>
            </w:pPr>
            <w:r w:rsidRPr="00D37EEB">
              <w:t>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44D1C6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307D8E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0A467EDE" w14:textId="77777777" w:rsidTr="009A0DF4">
        <w:trPr>
          <w:trHeight w:val="349"/>
        </w:trPr>
        <w:tc>
          <w:tcPr>
            <w:tcW w:w="2230" w:type="dxa"/>
            <w:vMerge w:val="restart"/>
            <w:tcBorders>
              <w:top w:val="single" w:sz="8" w:space="0" w:color="000000"/>
              <w:left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30AACE" w14:textId="77777777" w:rsidR="00DF38DA" w:rsidRPr="00D37EEB" w:rsidRDefault="00DF38DA" w:rsidP="009A0DF4">
            <w:pPr>
              <w:spacing w:line="360" w:lineRule="auto"/>
            </w:pPr>
            <w:r w:rsidRPr="00D37EEB">
              <w:t>Pair-wise PERMANOVA</w:t>
            </w:r>
          </w:p>
        </w:tc>
        <w:tc>
          <w:tcPr>
            <w:tcW w:w="33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157EB9" w14:textId="77777777" w:rsidR="00DF38DA" w:rsidRPr="00D37EEB" w:rsidRDefault="00DF38DA" w:rsidP="009A0DF4">
            <w:pPr>
              <w:spacing w:line="360" w:lineRule="auto"/>
            </w:pPr>
            <w:r w:rsidRPr="00D37EEB">
              <w:t>Genotype x Sex</w:t>
            </w:r>
          </w:p>
        </w:tc>
        <w:tc>
          <w:tcPr>
            <w:tcW w:w="11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5AB4989" w14:textId="77777777" w:rsidR="00DF38DA" w:rsidRPr="00D37EEB" w:rsidRDefault="00DF38DA" w:rsidP="009A0DF4">
            <w:pPr>
              <w:spacing w:line="360" w:lineRule="auto"/>
            </w:pPr>
            <w:r w:rsidRPr="00D37EEB">
              <w:t>0.11</w:t>
            </w:r>
          </w:p>
        </w:tc>
        <w:tc>
          <w:tcPr>
            <w:tcW w:w="11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30EDCE" w14:textId="77777777" w:rsidR="00DF38DA" w:rsidRPr="00D37EEB" w:rsidRDefault="00DF38DA" w:rsidP="009A0DF4">
            <w:pPr>
              <w:spacing w:line="360" w:lineRule="auto"/>
            </w:pPr>
            <w:r w:rsidRPr="00D37EEB">
              <w:t>2.38</w:t>
            </w:r>
          </w:p>
        </w:tc>
        <w:tc>
          <w:tcPr>
            <w:tcW w:w="1142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1FB3ED" w14:textId="77777777" w:rsidR="00DF38DA" w:rsidRPr="00D37EEB" w:rsidRDefault="00DF38DA" w:rsidP="009A0DF4">
            <w:pPr>
              <w:spacing w:line="360" w:lineRule="auto"/>
            </w:pPr>
            <w:r w:rsidRPr="00D37EEB">
              <w:t>0.0068</w:t>
            </w:r>
          </w:p>
        </w:tc>
      </w:tr>
      <w:tr w:rsidR="00DF38DA" w:rsidRPr="00D37EEB" w14:paraId="31D7DC08" w14:textId="77777777" w:rsidTr="009A0DF4">
        <w:trPr>
          <w:trHeight w:val="334"/>
        </w:trPr>
        <w:tc>
          <w:tcPr>
            <w:tcW w:w="2230" w:type="dxa"/>
            <w:vMerge/>
            <w:tcBorders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7DB030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CFB59" w14:textId="77777777" w:rsidR="00DF38DA" w:rsidRPr="00D37EEB" w:rsidRDefault="00DF38DA" w:rsidP="009A0DF4">
            <w:pPr>
              <w:spacing w:line="360" w:lineRule="auto"/>
            </w:pPr>
            <w:r w:rsidRPr="00D37EEB">
              <w:t>Residual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A38456" w14:textId="77777777" w:rsidR="00DF38DA" w:rsidRPr="00D37EEB" w:rsidRDefault="00DF38DA" w:rsidP="009A0DF4">
            <w:pPr>
              <w:spacing w:line="360" w:lineRule="auto"/>
            </w:pPr>
            <w:r w:rsidRPr="00D37EEB">
              <w:t>0.8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18AC82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E9EEC30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</w:tr>
      <w:tr w:rsidR="00DF38DA" w:rsidRPr="00D37EEB" w14:paraId="252618F8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20FCA4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890256" w14:textId="77777777" w:rsidR="00DF38DA" w:rsidRPr="00D37EEB" w:rsidRDefault="00DF38DA" w:rsidP="009A0DF4">
            <w:pPr>
              <w:spacing w:line="360" w:lineRule="auto"/>
            </w:pPr>
            <w:r w:rsidRPr="00D37EEB">
              <w:t>Male (WT vs KO)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2B6028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1499E1" w14:textId="77777777" w:rsidR="00DF38DA" w:rsidRPr="00D37EEB" w:rsidRDefault="00DF38DA" w:rsidP="009A0DF4">
            <w:pPr>
              <w:spacing w:line="360" w:lineRule="auto"/>
            </w:pPr>
            <w:r w:rsidRPr="00D37EEB">
              <w:t>4.28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85FFAD2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  <w:tr w:rsidR="00DF38DA" w:rsidRPr="00D37EEB" w14:paraId="0A9ADBBD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98A1EF" w14:textId="77777777" w:rsidR="00DF38DA" w:rsidRPr="00D37EEB" w:rsidRDefault="00DF38DA" w:rsidP="009A0DF4">
            <w:pPr>
              <w:spacing w:line="360" w:lineRule="auto"/>
            </w:pPr>
            <w:r w:rsidRPr="00D37EEB">
              <w:t> </w:t>
            </w: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7891E60" w14:textId="77777777" w:rsidR="00DF38DA" w:rsidRPr="00D37EEB" w:rsidRDefault="00DF38DA" w:rsidP="009A0DF4">
            <w:pPr>
              <w:spacing w:line="360" w:lineRule="auto"/>
            </w:pPr>
            <w:r w:rsidRPr="00D37EEB">
              <w:t>Female (WT vs KO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5F0678" w14:textId="77777777" w:rsidR="00DF38DA" w:rsidRPr="00D37EEB" w:rsidRDefault="00DF38DA" w:rsidP="009A0DF4">
            <w:pPr>
              <w:spacing w:line="360" w:lineRule="auto"/>
            </w:pPr>
            <w:r w:rsidRPr="00D37EEB">
              <w:t>0.037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87E8E9" w14:textId="77777777" w:rsidR="00DF38DA" w:rsidRPr="00D37EEB" w:rsidRDefault="00DF38DA" w:rsidP="009A0DF4">
            <w:pPr>
              <w:spacing w:line="360" w:lineRule="auto"/>
            </w:pPr>
            <w:r w:rsidRPr="00D37EEB">
              <w:t>1.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FEF8C9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089C1DB6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71EC9549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1C280820" w14:textId="77777777" w:rsidR="00DF38DA" w:rsidRPr="00D37EEB" w:rsidRDefault="00DF38DA" w:rsidP="009A0DF4">
            <w:pPr>
              <w:spacing w:line="360" w:lineRule="auto"/>
            </w:pPr>
            <w:r w:rsidRPr="00D37EEB">
              <w:t>WT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CC6C7F" w14:textId="77777777" w:rsidR="00DF38DA" w:rsidRPr="00D37EEB" w:rsidRDefault="00DF38DA" w:rsidP="009A0DF4">
            <w:pPr>
              <w:spacing w:line="360" w:lineRule="auto"/>
            </w:pPr>
            <w:r w:rsidRPr="00D37EEB">
              <w:t>0.04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2B6B18CF" w14:textId="77777777" w:rsidR="00DF38DA" w:rsidRPr="00D37EEB" w:rsidRDefault="00DF38DA" w:rsidP="009A0DF4">
            <w:pPr>
              <w:spacing w:line="360" w:lineRule="auto"/>
            </w:pPr>
            <w:r w:rsidRPr="00D37EEB">
              <w:t>1.2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6A37A6A" w14:textId="77777777" w:rsidR="00DF38DA" w:rsidRPr="00D37EEB" w:rsidRDefault="00DF38DA" w:rsidP="009A0DF4">
            <w:pPr>
              <w:spacing w:line="360" w:lineRule="auto"/>
            </w:pPr>
            <w:r w:rsidRPr="00D37EEB">
              <w:t>0.38*</w:t>
            </w:r>
          </w:p>
        </w:tc>
      </w:tr>
      <w:tr w:rsidR="00DF38DA" w:rsidRPr="00D37EEB" w14:paraId="3E939E9A" w14:textId="77777777" w:rsidTr="009A0DF4">
        <w:trPr>
          <w:trHeight w:val="334"/>
        </w:trPr>
        <w:tc>
          <w:tcPr>
            <w:tcW w:w="223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682C837D" w14:textId="77777777" w:rsidR="00DF38DA" w:rsidRPr="00D37EEB" w:rsidRDefault="00DF38DA" w:rsidP="009A0DF4">
            <w:pPr>
              <w:spacing w:line="360" w:lineRule="auto"/>
            </w:pPr>
          </w:p>
        </w:tc>
        <w:tc>
          <w:tcPr>
            <w:tcW w:w="33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EBD5158" w14:textId="77777777" w:rsidR="00DF38DA" w:rsidRPr="00D37EEB" w:rsidRDefault="00DF38DA" w:rsidP="009A0DF4">
            <w:pPr>
              <w:spacing w:line="360" w:lineRule="auto"/>
            </w:pPr>
            <w:r w:rsidRPr="00D37EEB">
              <w:t>KO (Male vs Female)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644E9" w14:textId="77777777" w:rsidR="00DF38DA" w:rsidRPr="00D37EEB" w:rsidRDefault="00DF38DA" w:rsidP="009A0DF4">
            <w:pPr>
              <w:spacing w:line="360" w:lineRule="auto"/>
            </w:pPr>
            <w:r w:rsidRPr="00D37EEB">
              <w:t>0.1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0FEE4B01" w14:textId="77777777" w:rsidR="00DF38DA" w:rsidRPr="00D37EEB" w:rsidRDefault="00DF38DA" w:rsidP="009A0DF4">
            <w:pPr>
              <w:spacing w:line="360" w:lineRule="auto"/>
            </w:pPr>
            <w:r w:rsidRPr="00D37EEB">
              <w:t>4.02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14:paraId="43C02D38" w14:textId="77777777" w:rsidR="00DF38DA" w:rsidRPr="00D37EEB" w:rsidRDefault="00DF38DA" w:rsidP="009A0DF4">
            <w:pPr>
              <w:spacing w:line="360" w:lineRule="auto"/>
            </w:pPr>
            <w:r w:rsidRPr="00D37EEB">
              <w:t>0.021*</w:t>
            </w:r>
          </w:p>
        </w:tc>
      </w:tr>
    </w:tbl>
    <w:p w14:paraId="40384AF1" w14:textId="77777777" w:rsidR="00DF38DA" w:rsidRPr="00D37EEB" w:rsidRDefault="00DF38DA" w:rsidP="00DF38DA">
      <w:pPr>
        <w:spacing w:line="360" w:lineRule="auto"/>
      </w:pPr>
      <w:r w:rsidRPr="00D37EEB">
        <w:t xml:space="preserve">* </w:t>
      </w:r>
      <w:r w:rsidRPr="00493AA1">
        <w:rPr>
          <w:i/>
          <w:iCs/>
        </w:rPr>
        <w:t>P</w:t>
      </w:r>
      <w:r w:rsidRPr="00D37EEB">
        <w:t xml:space="preserve"> value after FDR correction</w:t>
      </w:r>
    </w:p>
    <w:p w14:paraId="4A9FE6F4" w14:textId="77777777" w:rsidR="00DF38DA" w:rsidRPr="00D37EEB" w:rsidRDefault="00DF38DA" w:rsidP="00DF38DA">
      <w:pPr>
        <w:spacing w:line="360" w:lineRule="auto"/>
      </w:pPr>
    </w:p>
    <w:tbl>
      <w:tblPr>
        <w:tblpPr w:leftFromText="180" w:rightFromText="180" w:vertAnchor="text" w:horzAnchor="margin" w:tblpY="357"/>
        <w:tblW w:w="8910" w:type="dxa"/>
        <w:tblLook w:val="04A0" w:firstRow="1" w:lastRow="0" w:firstColumn="1" w:lastColumn="0" w:noHBand="0" w:noVBand="1"/>
      </w:tblPr>
      <w:tblGrid>
        <w:gridCol w:w="2960"/>
        <w:gridCol w:w="1977"/>
        <w:gridCol w:w="2399"/>
        <w:gridCol w:w="1574"/>
      </w:tblGrid>
      <w:tr w:rsidR="00DF38DA" w:rsidRPr="00D37EEB" w14:paraId="0348FF61" w14:textId="77777777" w:rsidTr="009A0DF4">
        <w:trPr>
          <w:trHeight w:val="367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736BEB97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axa</w:t>
            </w:r>
          </w:p>
        </w:tc>
        <w:tc>
          <w:tcPr>
            <w:tcW w:w="1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E39EE9A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Treatment</w:t>
            </w: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5F834F67" w14:textId="1AB9653D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Median colony counts</w:t>
            </w:r>
          </w:p>
          <w:p w14:paraId="4B8A0ADE" w14:textId="77777777" w:rsidR="00DF38DA" w:rsidRPr="00D37EEB" w:rsidRDefault="00DF38DA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D37EEB">
              <w:rPr>
                <w:color w:val="FFFFFF" w:themeColor="background1"/>
              </w:rPr>
              <w:t>(IQR, log10 CFU/mL)</w:t>
            </w: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68C8C"/>
            <w:noWrap/>
            <w:vAlign w:val="center"/>
            <w:hideMark/>
          </w:tcPr>
          <w:p w14:paraId="09CFC86F" w14:textId="4DFEC56C" w:rsidR="00DF38DA" w:rsidRPr="00D37EEB" w:rsidRDefault="00493AA1" w:rsidP="00AE06F0">
            <w:pPr>
              <w:spacing w:line="360" w:lineRule="auto"/>
              <w:jc w:val="center"/>
              <w:rPr>
                <w:color w:val="FFFFFF" w:themeColor="background1"/>
              </w:rPr>
            </w:pPr>
            <w:r w:rsidRPr="00493AA1">
              <w:rPr>
                <w:i/>
                <w:iCs/>
                <w:color w:val="FFFFFF" w:themeColor="background1"/>
              </w:rPr>
              <w:t>P</w:t>
            </w:r>
            <w:r w:rsidR="00DF38DA" w:rsidRPr="00D37EEB">
              <w:rPr>
                <w:color w:val="FFFFFF" w:themeColor="background1"/>
              </w:rPr>
              <w:t xml:space="preserve"> value</w:t>
            </w:r>
          </w:p>
        </w:tc>
      </w:tr>
      <w:tr w:rsidR="00DF38DA" w:rsidRPr="00D37EEB" w14:paraId="3F7BF155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9D06E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Escherichia coli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DDB8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C03D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93 [IQR=8.84, 9.00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D211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3E9DEA6C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632A2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21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9C09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7 [IQR=7.28, 7.76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E068C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06DD3B1D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7089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 xml:space="preserve">Enterococcus faecalis 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CDD8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9F66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54 [IQR=7.54, 7.57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9F44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29</w:t>
            </w:r>
          </w:p>
        </w:tc>
      </w:tr>
      <w:tr w:rsidR="00DF38DA" w:rsidRPr="00D37EEB" w14:paraId="30FA5610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1698D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B31E5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5F8C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8.32 [IQR=8.27, 8.37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45DB49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  <w:tr w:rsidR="00DF38DA" w:rsidRPr="00D37EEB" w14:paraId="35B4BF4B" w14:textId="77777777" w:rsidTr="009A0DF4">
        <w:trPr>
          <w:trHeight w:val="367"/>
        </w:trPr>
        <w:tc>
          <w:tcPr>
            <w:tcW w:w="2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475CA" w14:textId="77777777" w:rsidR="00DF38DA" w:rsidRPr="00D37EEB" w:rsidRDefault="00DF38DA" w:rsidP="009A0DF4">
            <w:pPr>
              <w:rPr>
                <w:i/>
                <w:iCs/>
                <w:color w:val="000000"/>
              </w:rPr>
            </w:pPr>
            <w:r w:rsidRPr="00D37EEB">
              <w:rPr>
                <w:i/>
                <w:iCs/>
                <w:color w:val="000000"/>
              </w:rPr>
              <w:t>Lactobacillus murinus/</w:t>
            </w:r>
            <w:proofErr w:type="spellStart"/>
            <w:r w:rsidRPr="00D37EEB">
              <w:rPr>
                <w:i/>
                <w:iCs/>
                <w:color w:val="000000"/>
              </w:rPr>
              <w:t>reuteri</w:t>
            </w:r>
            <w:proofErr w:type="spellEnd"/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76EEC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7117A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6.94 [IQR=6.89, 6.96]</w:t>
            </w:r>
          </w:p>
        </w:tc>
        <w:tc>
          <w:tcPr>
            <w:tcW w:w="15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64293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0.030</w:t>
            </w:r>
          </w:p>
        </w:tc>
      </w:tr>
      <w:tr w:rsidR="00DF38DA" w:rsidRPr="00D37EEB" w14:paraId="2BF0F974" w14:textId="77777777" w:rsidTr="009A0DF4">
        <w:trPr>
          <w:trHeight w:val="367"/>
        </w:trPr>
        <w:tc>
          <w:tcPr>
            <w:tcW w:w="2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B7B6E" w14:textId="77777777" w:rsidR="00DF38DA" w:rsidRPr="00D37EEB" w:rsidRDefault="00DF38DA" w:rsidP="009A0DF4">
            <w:pPr>
              <w:rPr>
                <w:color w:val="00000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B2D57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proofErr w:type="spellStart"/>
            <w:r w:rsidRPr="00D37EEB">
              <w:rPr>
                <w:color w:val="000000"/>
              </w:rPr>
              <w:t>mBasal</w:t>
            </w:r>
            <w:proofErr w:type="spellEnd"/>
            <w:r w:rsidRPr="00D37EEB">
              <w:rPr>
                <w:color w:val="000000"/>
              </w:rPr>
              <w:t xml:space="preserve"> + 2</w:t>
            </w:r>
            <w:r w:rsidRPr="00BD34D1">
              <w:t>ˈ</w:t>
            </w:r>
            <w:r w:rsidRPr="00D37EEB">
              <w:rPr>
                <w:color w:val="000000"/>
              </w:rPr>
              <w:t>-FL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7182D" w14:textId="77777777" w:rsidR="00DF38DA" w:rsidRPr="00D37EEB" w:rsidRDefault="00DF38DA" w:rsidP="009A0DF4">
            <w:pPr>
              <w:jc w:val="center"/>
              <w:rPr>
                <w:color w:val="000000"/>
              </w:rPr>
            </w:pPr>
            <w:r w:rsidRPr="00D37EEB">
              <w:rPr>
                <w:color w:val="000000"/>
              </w:rPr>
              <w:t>7.72 [IQR=7.61, 7.84]</w:t>
            </w:r>
          </w:p>
        </w:tc>
        <w:tc>
          <w:tcPr>
            <w:tcW w:w="15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771AD" w14:textId="77777777" w:rsidR="00DF38DA" w:rsidRPr="00D37EEB" w:rsidRDefault="00DF38DA" w:rsidP="009A0DF4">
            <w:pPr>
              <w:rPr>
                <w:color w:val="000000"/>
              </w:rPr>
            </w:pPr>
          </w:p>
        </w:tc>
      </w:tr>
    </w:tbl>
    <w:p w14:paraId="569E9781" w14:textId="3AF9D343" w:rsidR="00DF38DA" w:rsidRPr="00D37EEB" w:rsidRDefault="00EA659E" w:rsidP="00DF38DA">
      <w:pPr>
        <w:spacing w:line="360" w:lineRule="auto"/>
      </w:pPr>
      <w:r>
        <w:rPr>
          <w:b/>
          <w:bCs/>
        </w:rPr>
        <w:t>Table S</w:t>
      </w:r>
      <w:r w:rsidR="00EA7ADE">
        <w:rPr>
          <w:b/>
          <w:bCs/>
        </w:rPr>
        <w:t>5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 w:rsidRPr="00D37EEB">
        <w:rPr>
          <w:i/>
          <w:iCs/>
        </w:rPr>
        <w:t>In vitro</w:t>
      </w:r>
      <w:r w:rsidR="00DF38DA" w:rsidRPr="00D37EEB">
        <w:t xml:space="preserve"> culture of faecal bacteria following by glycan exposure</w:t>
      </w:r>
    </w:p>
    <w:p w14:paraId="1D270AD4" w14:textId="77777777" w:rsidR="00DF38DA" w:rsidRPr="00D37EEB" w:rsidRDefault="00DF38DA" w:rsidP="00DF38DA">
      <w:pPr>
        <w:spacing w:line="360" w:lineRule="auto"/>
      </w:pPr>
    </w:p>
    <w:p w14:paraId="4B02D9FE" w14:textId="2C8B3F46" w:rsidR="00072681" w:rsidRPr="00D37EEB" w:rsidRDefault="00072681" w:rsidP="00F62411">
      <w:pPr>
        <w:spacing w:line="360" w:lineRule="auto"/>
      </w:pPr>
      <w:r w:rsidRPr="00D37EEB">
        <w:br w:type="page"/>
      </w:r>
    </w:p>
    <w:p w14:paraId="25528E29" w14:textId="77777777" w:rsidR="00DF38DA" w:rsidRPr="00D37EEB" w:rsidRDefault="00DF38DA" w:rsidP="00DF38DA">
      <w:pPr>
        <w:spacing w:line="360" w:lineRule="auto"/>
        <w:jc w:val="center"/>
      </w:pPr>
      <w:r w:rsidRPr="00D37EEB">
        <w:rPr>
          <w:noProof/>
        </w:rPr>
        <w:lastRenderedPageBreak/>
        <w:drawing>
          <wp:inline distT="0" distB="0" distL="0" distR="0" wp14:anchorId="7125032D" wp14:editId="33F7BD20">
            <wp:extent cx="5100320" cy="7715250"/>
            <wp:effectExtent l="0" t="0" r="5080" b="6350"/>
            <wp:docPr id="5" name="Picture 5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alendar&#10;&#10;Description automatically generated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87" t="3176" r="5460" b="1516"/>
                    <a:stretch/>
                  </pic:blipFill>
                  <pic:spPr bwMode="auto">
                    <a:xfrm>
                      <a:off x="0" y="0"/>
                      <a:ext cx="5100638" cy="77157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247839" w14:textId="2A547A46" w:rsidR="00DF38DA" w:rsidRPr="00D37EEB" w:rsidRDefault="00997087" w:rsidP="00DF38DA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DF38DA">
        <w:rPr>
          <w:b/>
          <w:bCs/>
        </w:rPr>
        <w:t>1</w:t>
      </w:r>
      <w:r w:rsidR="00DF38DA" w:rsidRPr="00D37EEB">
        <w:rPr>
          <w:b/>
          <w:bCs/>
        </w:rPr>
        <w:t>.</w:t>
      </w:r>
      <w:r w:rsidR="00DF38DA" w:rsidRPr="00D37EEB">
        <w:t xml:space="preserve"> </w:t>
      </w:r>
      <w:r w:rsidR="00DF38DA">
        <w:t xml:space="preserve">Representative images of large intestine tissue from </w:t>
      </w:r>
      <w:r w:rsidR="00DF38DA" w:rsidRPr="00541A2B">
        <w:rPr>
          <w:i/>
          <w:iCs/>
        </w:rPr>
        <w:t>Fut2</w:t>
      </w:r>
      <w:r w:rsidR="00DF38DA" w:rsidRPr="00B66978">
        <w:rPr>
          <w:vertAlign w:val="superscript"/>
        </w:rPr>
        <w:t>WT</w:t>
      </w:r>
      <w:r w:rsidR="00DF38DA">
        <w:t xml:space="preserve"> and </w:t>
      </w:r>
      <w:r w:rsidR="00DF38DA" w:rsidRPr="00541A2B">
        <w:rPr>
          <w:i/>
          <w:iCs/>
        </w:rPr>
        <w:t>Fut2</w:t>
      </w:r>
      <w:r w:rsidR="00DF38DA">
        <w:rPr>
          <w:vertAlign w:val="superscript"/>
        </w:rPr>
        <w:t>KO</w:t>
      </w:r>
      <w:r w:rsidR="00DF38DA" w:rsidRPr="00D37EEB">
        <w:t xml:space="preserve"> </w:t>
      </w:r>
      <w:r w:rsidR="00DF38DA">
        <w:t xml:space="preserve">mice stained with HRP-conjugated UEA-1 lectin. Confirming loss of </w:t>
      </w:r>
      <w:proofErr w:type="gramStart"/>
      <w:r w:rsidR="00DF38DA">
        <w:t>α(</w:t>
      </w:r>
      <w:proofErr w:type="gramEnd"/>
      <w:r w:rsidR="00DF38DA">
        <w:t xml:space="preserve">1,2)-fucosylated glycan production in KO mice. </w:t>
      </w:r>
    </w:p>
    <w:p w14:paraId="61CAA3A9" w14:textId="77777777" w:rsidR="000D73DC" w:rsidRPr="00D37EEB" w:rsidRDefault="000D73DC" w:rsidP="000D73DC">
      <w:pPr>
        <w:spacing w:line="360" w:lineRule="auto"/>
        <w:jc w:val="center"/>
      </w:pPr>
      <w:r w:rsidRPr="00D37EEB">
        <w:rPr>
          <w:noProof/>
        </w:rPr>
        <w:lastRenderedPageBreak/>
        <w:drawing>
          <wp:inline distT="0" distB="0" distL="0" distR="0" wp14:anchorId="249426A2" wp14:editId="629AC999">
            <wp:extent cx="2898016" cy="6842002"/>
            <wp:effectExtent l="0" t="0" r="0" b="3810"/>
            <wp:docPr id="3" name="Picture 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line chart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133"/>
                    <a:stretch/>
                  </pic:blipFill>
                  <pic:spPr bwMode="auto">
                    <a:xfrm>
                      <a:off x="0" y="0"/>
                      <a:ext cx="2921991" cy="68986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F574F2" w14:textId="27DE4F76" w:rsidR="000D73DC" w:rsidRPr="00D37EEB" w:rsidRDefault="000D73DC" w:rsidP="000D73DC">
      <w:pPr>
        <w:spacing w:line="360" w:lineRule="auto"/>
        <w:jc w:val="both"/>
      </w:pPr>
      <w:r>
        <w:rPr>
          <w:b/>
          <w:bCs/>
        </w:rPr>
        <w:t>Fig. S2</w:t>
      </w:r>
      <w:r w:rsidRPr="00D37EEB">
        <w:t xml:space="preserve"> </w:t>
      </w:r>
      <w:r>
        <w:t xml:space="preserve">Anaerobic </w:t>
      </w:r>
      <w:r w:rsidRPr="00541A2B">
        <w:rPr>
          <w:i/>
          <w:iCs/>
        </w:rPr>
        <w:t>in vitro</w:t>
      </w:r>
      <w:r>
        <w:t xml:space="preserve"> growth of </w:t>
      </w:r>
      <w:r w:rsidRPr="00D52567">
        <w:rPr>
          <w:i/>
          <w:iCs/>
        </w:rPr>
        <w:t>Bifidobacterium</w:t>
      </w:r>
      <w:r>
        <w:t xml:space="preserve"> species either with or without 2</w:t>
      </w:r>
      <w:r w:rsidRPr="00BD34D1">
        <w:t>ˈ</w:t>
      </w:r>
      <w:r>
        <w:t>-fucosyllactose (2</w:t>
      </w:r>
      <w:r w:rsidRPr="00BD34D1">
        <w:t>ˈ</w:t>
      </w:r>
      <w:r>
        <w:t xml:space="preserve">-FL) supplementation. Showing immediate enhanced growth of </w:t>
      </w:r>
      <w:r w:rsidRPr="00541A2B">
        <w:rPr>
          <w:i/>
          <w:iCs/>
        </w:rPr>
        <w:t>B. infantis</w:t>
      </w:r>
      <w:r>
        <w:rPr>
          <w:i/>
          <w:iCs/>
        </w:rPr>
        <w:t xml:space="preserve"> </w:t>
      </w:r>
      <w:r>
        <w:t>with supplementation, reflecting genetic ability to internalise and metabolise 2</w:t>
      </w:r>
      <w:r w:rsidRPr="00BD34D1">
        <w:t>ˈ</w:t>
      </w:r>
      <w:r>
        <w:t xml:space="preserve">-FL. </w:t>
      </w:r>
      <w:r w:rsidRPr="00541A2B">
        <w:rPr>
          <w:i/>
          <w:iCs/>
        </w:rPr>
        <w:t>B. bifidum</w:t>
      </w:r>
      <w:r>
        <w:t xml:space="preserve"> shows longer duration until enhanced growth. </w:t>
      </w:r>
      <w:r w:rsidRPr="00541A2B">
        <w:rPr>
          <w:i/>
          <w:iCs/>
        </w:rPr>
        <w:t>B. breve</w:t>
      </w:r>
      <w:r>
        <w:t xml:space="preserve"> shows no enhanced growth with 2</w:t>
      </w:r>
      <w:r w:rsidRPr="00BD34D1">
        <w:t>ˈ</w:t>
      </w:r>
      <w:r>
        <w:t>-FL.</w:t>
      </w:r>
    </w:p>
    <w:p w14:paraId="0DE5DBCE" w14:textId="77777777" w:rsidR="00DF38DA" w:rsidRDefault="00DF38DA" w:rsidP="00F62411">
      <w:pPr>
        <w:spacing w:line="360" w:lineRule="auto"/>
      </w:pPr>
    </w:p>
    <w:p w14:paraId="3161ED99" w14:textId="0FA27D9D" w:rsidR="00072681" w:rsidRPr="00D37EEB" w:rsidRDefault="00D52567" w:rsidP="00F62411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1C1A1BDE" wp14:editId="6F7E59E7">
            <wp:extent cx="5727700" cy="4917057"/>
            <wp:effectExtent l="0" t="0" r="6350" b="0"/>
            <wp:docPr id="120458661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9234"/>
                    <a:stretch/>
                  </pic:blipFill>
                  <pic:spPr bwMode="auto">
                    <a:xfrm>
                      <a:off x="0" y="0"/>
                      <a:ext cx="5727700" cy="4917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2F953C" w14:textId="3068C85B" w:rsidR="001150FD" w:rsidRPr="00D37EEB" w:rsidRDefault="00997087" w:rsidP="00F62411">
      <w:pPr>
        <w:spacing w:line="360" w:lineRule="auto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3</w:t>
      </w:r>
      <w:r w:rsidR="001150FD" w:rsidRPr="00D37EEB">
        <w:t xml:space="preserve"> </w:t>
      </w:r>
      <w:r w:rsidR="00541A2B">
        <w:t xml:space="preserve">Faecal microbiota </w:t>
      </w:r>
      <w:r w:rsidR="001150FD" w:rsidRPr="00D37EEB">
        <w:sym w:font="Symbol" w:char="F061"/>
      </w:r>
      <w:r w:rsidR="001150FD" w:rsidRPr="00D37EEB">
        <w:t xml:space="preserve">-diversity in </w:t>
      </w:r>
      <w:r w:rsidR="00541A2B">
        <w:t>m</w:t>
      </w:r>
      <w:r w:rsidR="001150FD" w:rsidRPr="00D37EEB">
        <w:t xml:space="preserve">ale </w:t>
      </w:r>
      <w:r w:rsidR="006946A8" w:rsidRPr="00541A2B">
        <w:rPr>
          <w:i/>
          <w:iCs/>
        </w:rPr>
        <w:t>Fut2</w:t>
      </w:r>
      <w:r w:rsidR="006946A8" w:rsidRPr="00B66978">
        <w:rPr>
          <w:vertAlign w:val="superscript"/>
        </w:rPr>
        <w:t>WT</w:t>
      </w:r>
      <w:r w:rsidR="006946A8">
        <w:t xml:space="preserve"> and </w:t>
      </w:r>
      <w:r w:rsidR="006946A8" w:rsidRPr="00541A2B">
        <w:rPr>
          <w:i/>
          <w:iCs/>
        </w:rPr>
        <w:t>Fut2</w:t>
      </w:r>
      <w:r w:rsidR="006946A8">
        <w:rPr>
          <w:vertAlign w:val="superscript"/>
        </w:rPr>
        <w:t>KO</w:t>
      </w:r>
      <w:r w:rsidR="006946A8">
        <w:t xml:space="preserve"> </w:t>
      </w:r>
      <w:r w:rsidR="001150FD" w:rsidRPr="00D37EEB">
        <w:t>mice</w:t>
      </w:r>
      <w:r w:rsidR="00541A2B">
        <w:t xml:space="preserve">. </w:t>
      </w:r>
    </w:p>
    <w:p w14:paraId="685F7CCF" w14:textId="071BE3AE" w:rsidR="00072681" w:rsidRPr="00D37EEB" w:rsidRDefault="00072681" w:rsidP="00F62411">
      <w:pPr>
        <w:spacing w:line="360" w:lineRule="auto"/>
      </w:pPr>
    </w:p>
    <w:p w14:paraId="53FA2CFA" w14:textId="6BD3AE71" w:rsidR="0091489B" w:rsidRPr="00D37EEB" w:rsidRDefault="0091489B" w:rsidP="00F62411">
      <w:pPr>
        <w:spacing w:line="360" w:lineRule="auto"/>
      </w:pPr>
      <w:r w:rsidRPr="00D37EEB">
        <w:br w:type="page"/>
      </w:r>
    </w:p>
    <w:p w14:paraId="58EB0353" w14:textId="172E0BA2" w:rsidR="0091489B" w:rsidRPr="00D37EEB" w:rsidRDefault="00FA07B7" w:rsidP="0091489B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6160E169" wp14:editId="4B6C1C97">
            <wp:extent cx="4148455" cy="7667048"/>
            <wp:effectExtent l="0" t="0" r="4445" b="0"/>
            <wp:docPr id="68880872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04" t="2453" r="14746" b="2768"/>
                    <a:stretch/>
                  </pic:blipFill>
                  <pic:spPr bwMode="auto">
                    <a:xfrm>
                      <a:off x="0" y="0"/>
                      <a:ext cx="4149710" cy="76693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D812D2" w14:textId="5DE34ABE" w:rsidR="0091489B" w:rsidRPr="00D37EEB" w:rsidRDefault="00997087" w:rsidP="00FA07B7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 w:rsidR="000D73DC">
        <w:rPr>
          <w:b/>
          <w:bCs/>
        </w:rPr>
        <w:t>4</w:t>
      </w:r>
      <w:r w:rsidR="001150FD" w:rsidRPr="00D37EEB">
        <w:t xml:space="preserve"> </w:t>
      </w:r>
      <w:r w:rsidR="00541A2B">
        <w:t xml:space="preserve">Anaerobic </w:t>
      </w:r>
      <w:r w:rsidR="00541A2B" w:rsidRPr="00541A2B">
        <w:rPr>
          <w:i/>
          <w:iCs/>
        </w:rPr>
        <w:t>in vitro</w:t>
      </w:r>
      <w:r w:rsidR="00541A2B">
        <w:t xml:space="preserve"> growth of </w:t>
      </w:r>
      <w:r w:rsidR="001150FD" w:rsidRPr="00D37EEB">
        <w:t xml:space="preserve">faecal bacteria </w:t>
      </w:r>
      <w:r w:rsidR="00541A2B">
        <w:t xml:space="preserve">from </w:t>
      </w:r>
      <w:r w:rsidR="00541A2B" w:rsidRPr="00541A2B">
        <w:rPr>
          <w:i/>
          <w:iCs/>
        </w:rPr>
        <w:t>Fut2</w:t>
      </w:r>
      <w:r w:rsidR="00541A2B" w:rsidRPr="00B66978">
        <w:rPr>
          <w:vertAlign w:val="superscript"/>
        </w:rPr>
        <w:t>WT</w:t>
      </w:r>
      <w:r w:rsidR="00541A2B">
        <w:t xml:space="preserve"> mice either with or without 2</w:t>
      </w:r>
      <w:r w:rsidR="00F2331D" w:rsidRPr="00BD34D1">
        <w:t>ˈ</w:t>
      </w:r>
      <w:r w:rsidR="00541A2B">
        <w:t>-fucosyllactose (2</w:t>
      </w:r>
      <w:r w:rsidR="00F2331D" w:rsidRPr="00BD34D1">
        <w:t>ˈ</w:t>
      </w:r>
      <w:r w:rsidR="00541A2B">
        <w:t xml:space="preserve">-FL) supplementation. Colonies characterised by size as small medium and large, with representative colony identification confirmed by </w:t>
      </w:r>
      <w:r w:rsidR="00541A2B" w:rsidRPr="00541A2B">
        <w:t>matrix-assisted laser desorption/ionization</w:t>
      </w:r>
      <w:r w:rsidR="00541A2B">
        <w:t xml:space="preserve"> </w:t>
      </w:r>
      <w:r w:rsidR="00541A2B" w:rsidRPr="00541A2B">
        <w:t>time-of-flight mass spectrometry</w:t>
      </w:r>
      <w:r w:rsidR="00541A2B">
        <w:t xml:space="preserve"> (MALDI-TOF).</w:t>
      </w:r>
      <w:r w:rsidR="0091489B" w:rsidRPr="00D37EEB">
        <w:br w:type="page"/>
      </w:r>
    </w:p>
    <w:p w14:paraId="0578AA10" w14:textId="3DE006DE" w:rsidR="001D3727" w:rsidRPr="00D37EEB" w:rsidRDefault="00FA07B7" w:rsidP="001D3727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6245C4FC" wp14:editId="266D553F">
            <wp:extent cx="5727700" cy="5132717"/>
            <wp:effectExtent l="0" t="0" r="6350" b="0"/>
            <wp:docPr id="45678424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6569"/>
                    <a:stretch/>
                  </pic:blipFill>
                  <pic:spPr bwMode="auto">
                    <a:xfrm>
                      <a:off x="0" y="0"/>
                      <a:ext cx="5727700" cy="5132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AF205" w14:textId="32DD0983" w:rsidR="001150FD" w:rsidRPr="00D37EEB" w:rsidRDefault="00997087" w:rsidP="00322C51">
      <w:pPr>
        <w:spacing w:line="360" w:lineRule="auto"/>
        <w:jc w:val="both"/>
      </w:pPr>
      <w:r>
        <w:rPr>
          <w:b/>
          <w:bCs/>
        </w:rPr>
        <w:t xml:space="preserve">Fig. </w:t>
      </w:r>
      <w:r w:rsidR="00EA659E">
        <w:rPr>
          <w:b/>
          <w:bCs/>
        </w:rPr>
        <w:t>S</w:t>
      </w:r>
      <w:r>
        <w:rPr>
          <w:b/>
          <w:bCs/>
        </w:rPr>
        <w:t>5</w:t>
      </w:r>
      <w:r w:rsidR="001150FD" w:rsidRPr="00D37EEB">
        <w:t xml:space="preserve"> Abundance of </w:t>
      </w:r>
      <w:r w:rsidR="001150FD" w:rsidRPr="00D37EEB">
        <w:rPr>
          <w:i/>
          <w:iCs/>
        </w:rPr>
        <w:t>B</w:t>
      </w:r>
      <w:r w:rsidR="00322C51">
        <w:rPr>
          <w:i/>
          <w:iCs/>
        </w:rPr>
        <w:t>ifidobacterium</w:t>
      </w:r>
      <w:r w:rsidR="001150FD" w:rsidRPr="00D37EEB">
        <w:rPr>
          <w:i/>
          <w:iCs/>
        </w:rPr>
        <w:t xml:space="preserve"> infantis</w:t>
      </w:r>
      <w:r w:rsidR="001150FD" w:rsidRPr="00D37EEB">
        <w:t xml:space="preserve"> </w:t>
      </w:r>
      <w:r w:rsidR="00322C51">
        <w:t xml:space="preserve">of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</w:t>
      </w:r>
      <w:r w:rsidR="00322C51">
        <w:t xml:space="preserve">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following </w:t>
      </w:r>
      <w:r w:rsidR="00322C51" w:rsidRPr="00322C51">
        <w:rPr>
          <w:i/>
          <w:iCs/>
        </w:rPr>
        <w:t>B. infantis</w:t>
      </w:r>
      <w:r w:rsidR="00322C51">
        <w:t xml:space="preserve"> gavage. A) Intestinal mucosal tissue 5 days post </w:t>
      </w:r>
      <w:r w:rsidR="00322C51" w:rsidRPr="00322C51">
        <w:rPr>
          <w:i/>
          <w:iCs/>
        </w:rPr>
        <w:t>B. infantis</w:t>
      </w:r>
      <w:r w:rsidR="00322C51">
        <w:t xml:space="preserve"> gavage. B) Faecal </w:t>
      </w:r>
      <w:r w:rsidR="00322C51" w:rsidRPr="00322C51">
        <w:rPr>
          <w:i/>
          <w:iCs/>
        </w:rPr>
        <w:t>B. infantis</w:t>
      </w:r>
      <w:r w:rsidR="00322C51">
        <w:t xml:space="preserve"> abundance during gavage period. Showing both </w:t>
      </w:r>
      <w:r w:rsidR="00B66978" w:rsidRPr="00541A2B">
        <w:rPr>
          <w:i/>
          <w:iCs/>
        </w:rPr>
        <w:t>Fut2</w:t>
      </w:r>
      <w:r w:rsidR="00B66978" w:rsidRPr="00B66978">
        <w:rPr>
          <w:vertAlign w:val="superscript"/>
        </w:rPr>
        <w:t>WT</w:t>
      </w:r>
      <w:r w:rsidR="00B66978">
        <w:t xml:space="preserve"> and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have similarly high levels of </w:t>
      </w:r>
      <w:r w:rsidR="00322C51" w:rsidRPr="00322C51">
        <w:rPr>
          <w:i/>
          <w:iCs/>
        </w:rPr>
        <w:t>B. infantis</w:t>
      </w:r>
      <w:r w:rsidR="00322C51">
        <w:t xml:space="preserve"> 6 hours after gavage, however </w:t>
      </w:r>
      <w:r w:rsidR="00B66978" w:rsidRPr="00541A2B">
        <w:rPr>
          <w:i/>
          <w:iCs/>
        </w:rPr>
        <w:t>Fut2</w:t>
      </w:r>
      <w:r w:rsidR="00B66978">
        <w:rPr>
          <w:vertAlign w:val="superscript"/>
        </w:rPr>
        <w:t>KO</w:t>
      </w:r>
      <w:r w:rsidR="00B66978">
        <w:t xml:space="preserve"> </w:t>
      </w:r>
      <w:r w:rsidR="00322C51">
        <w:t xml:space="preserve">mice have significantly higher </w:t>
      </w:r>
      <w:r w:rsidR="00322C51" w:rsidRPr="00322C51">
        <w:rPr>
          <w:i/>
          <w:iCs/>
        </w:rPr>
        <w:t>B. infantis</w:t>
      </w:r>
      <w:r w:rsidR="00322C51">
        <w:t xml:space="preserve"> abundance at 22 hours after gavage.</w:t>
      </w:r>
    </w:p>
    <w:p w14:paraId="0412509B" w14:textId="77777777" w:rsidR="001150FD" w:rsidRPr="00D37EEB" w:rsidRDefault="001150FD" w:rsidP="001D3727">
      <w:pPr>
        <w:spacing w:line="360" w:lineRule="auto"/>
      </w:pPr>
    </w:p>
    <w:p w14:paraId="4C8A45BD" w14:textId="6FA24E81" w:rsidR="001D3727" w:rsidRPr="00D37EEB" w:rsidRDefault="001D3727" w:rsidP="001D3727">
      <w:pPr>
        <w:spacing w:line="360" w:lineRule="auto"/>
      </w:pPr>
    </w:p>
    <w:p w14:paraId="40AAABD1" w14:textId="61926CFF" w:rsidR="001D3727" w:rsidRPr="00D37EEB" w:rsidRDefault="001D3727" w:rsidP="001D3727">
      <w:pPr>
        <w:spacing w:line="360" w:lineRule="auto"/>
      </w:pPr>
      <w:r w:rsidRPr="00D37EEB">
        <w:br w:type="page"/>
      </w:r>
    </w:p>
    <w:p w14:paraId="6B894D2A" w14:textId="315E9341" w:rsidR="00B66978" w:rsidRPr="00B649BB" w:rsidRDefault="002510C4" w:rsidP="00B649BB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>References</w:t>
      </w:r>
    </w:p>
    <w:p w14:paraId="26CC85A6" w14:textId="77777777" w:rsidR="00C0155C" w:rsidRPr="00C0155C" w:rsidRDefault="00B66978" w:rsidP="00C0155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0155C" w:rsidRPr="00C0155C">
        <w:t>1.</w:t>
      </w:r>
      <w:r w:rsidR="00C0155C" w:rsidRPr="00C0155C">
        <w:tab/>
        <w:t>Choo JM, Leong LE, Rogers GB. Sample storage conditions significantly influence faecal microbiome profiles. Scientific reports. 2015;5:16350.</w:t>
      </w:r>
    </w:p>
    <w:p w14:paraId="706A4340" w14:textId="77777777" w:rsidR="00C0155C" w:rsidRPr="00C0155C" w:rsidRDefault="00C0155C" w:rsidP="00C0155C">
      <w:pPr>
        <w:pStyle w:val="EndNoteBibliography"/>
      </w:pPr>
      <w:r w:rsidRPr="00C0155C">
        <w:t>2.</w:t>
      </w:r>
      <w:r w:rsidRPr="00C0155C">
        <w:tab/>
        <w:t>Bolyen E, Rideout JR, Dillon MR, Bokulich NA, Abnet CC, Al-Ghalith GA, et al. Reproducible, interactive, scalable and extensible microbiome data science using QIIME 2. Nat Biotechnol. 2019;37(8):852-7.</w:t>
      </w:r>
    </w:p>
    <w:p w14:paraId="4632675E" w14:textId="77777777" w:rsidR="00C0155C" w:rsidRPr="00C0155C" w:rsidRDefault="00C0155C" w:rsidP="00C0155C">
      <w:pPr>
        <w:pStyle w:val="EndNoteBibliography"/>
      </w:pPr>
      <w:r w:rsidRPr="00C0155C">
        <w:t>3.</w:t>
      </w:r>
      <w:r w:rsidRPr="00C0155C">
        <w:tab/>
        <w:t>Nadkarni MA, Martin FE, Jacques NA, Hunter N. Determination of bacterial load by real-time PCR using a broad-range (universal) probe and primers set. Microbiology. 2002;148(1):257-66.</w:t>
      </w:r>
    </w:p>
    <w:p w14:paraId="1D44D961" w14:textId="77777777" w:rsidR="00C0155C" w:rsidRPr="00C0155C" w:rsidRDefault="00C0155C" w:rsidP="00C0155C">
      <w:pPr>
        <w:pStyle w:val="EndNoteBibliography"/>
      </w:pPr>
      <w:r w:rsidRPr="00C0155C">
        <w:t>4.</w:t>
      </w:r>
      <w:r w:rsidRPr="00C0155C">
        <w:tab/>
        <w:t>Haarman M, Knol J. Quantitative real-time PCR assays to identify and quantify fecal Bifidobacterium species in infants receiving a prebiotic infant formula. Applied and environmental microbiology. 2005;71(5):2318-24.</w:t>
      </w:r>
    </w:p>
    <w:p w14:paraId="4FD7FF19" w14:textId="77777777" w:rsidR="00C0155C" w:rsidRPr="00C0155C" w:rsidRDefault="00C0155C" w:rsidP="00C0155C">
      <w:pPr>
        <w:pStyle w:val="EndNoteBibliography"/>
      </w:pPr>
      <w:r w:rsidRPr="00C0155C">
        <w:t>5.</w:t>
      </w:r>
      <w:r w:rsidRPr="00C0155C">
        <w:tab/>
        <w:t>Junick J, Blaut M. Quantification of human fecal bifidobacterium species by use of quantitative real-time PCR analysis targeting the groEL gene. Applied and environmental microbiology. 2012;78(8):2613-22.</w:t>
      </w:r>
    </w:p>
    <w:p w14:paraId="2C941FEB" w14:textId="38DEA11F" w:rsidR="009B7BB3" w:rsidRPr="00D37EEB" w:rsidRDefault="00B66978" w:rsidP="00B649BB">
      <w:pPr>
        <w:spacing w:after="120" w:line="480" w:lineRule="auto"/>
      </w:pPr>
      <w:r>
        <w:fldChar w:fldCharType="end"/>
      </w:r>
    </w:p>
    <w:sectPr w:rsidR="009B7BB3" w:rsidRPr="00D37EEB" w:rsidSect="002F4635"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ato Light">
    <w:charset w:val="00"/>
    <w:family w:val="swiss"/>
    <w:pitch w:val="variable"/>
    <w:sig w:usb0="E10002FF" w:usb1="5000ECFF" w:usb2="00000021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35690D"/>
    <w:multiLevelType w:val="hybridMultilevel"/>
    <w:tmpl w:val="8C449D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585728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62411"/>
    <w:rsid w:val="0002572A"/>
    <w:rsid w:val="00033212"/>
    <w:rsid w:val="00072681"/>
    <w:rsid w:val="00076534"/>
    <w:rsid w:val="0008134C"/>
    <w:rsid w:val="000B44DB"/>
    <w:rsid w:val="000C4B7C"/>
    <w:rsid w:val="000D73DC"/>
    <w:rsid w:val="000E2A8A"/>
    <w:rsid w:val="000F143B"/>
    <w:rsid w:val="00112F67"/>
    <w:rsid w:val="001150FD"/>
    <w:rsid w:val="001456CD"/>
    <w:rsid w:val="001D3727"/>
    <w:rsid w:val="001F5FFC"/>
    <w:rsid w:val="00235A3B"/>
    <w:rsid w:val="00250CC9"/>
    <w:rsid w:val="002510C4"/>
    <w:rsid w:val="00261750"/>
    <w:rsid w:val="00261A3A"/>
    <w:rsid w:val="00262AA9"/>
    <w:rsid w:val="002F4635"/>
    <w:rsid w:val="003175E9"/>
    <w:rsid w:val="00322C51"/>
    <w:rsid w:val="00331165"/>
    <w:rsid w:val="00355FF5"/>
    <w:rsid w:val="00360549"/>
    <w:rsid w:val="00362734"/>
    <w:rsid w:val="003B13C2"/>
    <w:rsid w:val="003E1275"/>
    <w:rsid w:val="003E34EE"/>
    <w:rsid w:val="003F507D"/>
    <w:rsid w:val="00450B01"/>
    <w:rsid w:val="00493AA1"/>
    <w:rsid w:val="004F3BF2"/>
    <w:rsid w:val="00541A2B"/>
    <w:rsid w:val="0054735F"/>
    <w:rsid w:val="00563CAE"/>
    <w:rsid w:val="00571DA6"/>
    <w:rsid w:val="005B7325"/>
    <w:rsid w:val="005C3A54"/>
    <w:rsid w:val="005C6A50"/>
    <w:rsid w:val="006066F9"/>
    <w:rsid w:val="006078EE"/>
    <w:rsid w:val="006104E7"/>
    <w:rsid w:val="006456DC"/>
    <w:rsid w:val="0068634F"/>
    <w:rsid w:val="006946A8"/>
    <w:rsid w:val="006E0494"/>
    <w:rsid w:val="006E6AA2"/>
    <w:rsid w:val="00714D12"/>
    <w:rsid w:val="00717F29"/>
    <w:rsid w:val="0072207C"/>
    <w:rsid w:val="00747161"/>
    <w:rsid w:val="00747DB1"/>
    <w:rsid w:val="007840BB"/>
    <w:rsid w:val="00795B4A"/>
    <w:rsid w:val="007A18C0"/>
    <w:rsid w:val="007B2913"/>
    <w:rsid w:val="007C04FF"/>
    <w:rsid w:val="007C51D1"/>
    <w:rsid w:val="00855A27"/>
    <w:rsid w:val="00892AFC"/>
    <w:rsid w:val="008D6667"/>
    <w:rsid w:val="0091489B"/>
    <w:rsid w:val="0092578D"/>
    <w:rsid w:val="009328D4"/>
    <w:rsid w:val="00990127"/>
    <w:rsid w:val="009937AB"/>
    <w:rsid w:val="00997087"/>
    <w:rsid w:val="009B0047"/>
    <w:rsid w:val="009B3E11"/>
    <w:rsid w:val="009B7BB3"/>
    <w:rsid w:val="009C6DA4"/>
    <w:rsid w:val="00A049FD"/>
    <w:rsid w:val="00A15A27"/>
    <w:rsid w:val="00A21763"/>
    <w:rsid w:val="00A268B0"/>
    <w:rsid w:val="00AE06F0"/>
    <w:rsid w:val="00AE34F9"/>
    <w:rsid w:val="00B104E0"/>
    <w:rsid w:val="00B11385"/>
    <w:rsid w:val="00B2367F"/>
    <w:rsid w:val="00B44E3C"/>
    <w:rsid w:val="00B55AEB"/>
    <w:rsid w:val="00B649BB"/>
    <w:rsid w:val="00B66978"/>
    <w:rsid w:val="00BE2A02"/>
    <w:rsid w:val="00C0155C"/>
    <w:rsid w:val="00C3699F"/>
    <w:rsid w:val="00C37A27"/>
    <w:rsid w:val="00C4017A"/>
    <w:rsid w:val="00CA21AC"/>
    <w:rsid w:val="00CB5205"/>
    <w:rsid w:val="00CC2BE1"/>
    <w:rsid w:val="00D37EEB"/>
    <w:rsid w:val="00D435EC"/>
    <w:rsid w:val="00D52567"/>
    <w:rsid w:val="00D83952"/>
    <w:rsid w:val="00DB4C64"/>
    <w:rsid w:val="00DD4B37"/>
    <w:rsid w:val="00DF38DA"/>
    <w:rsid w:val="00E11A88"/>
    <w:rsid w:val="00E22E4B"/>
    <w:rsid w:val="00E343A9"/>
    <w:rsid w:val="00E741FD"/>
    <w:rsid w:val="00E916F6"/>
    <w:rsid w:val="00EA659E"/>
    <w:rsid w:val="00EA7ADE"/>
    <w:rsid w:val="00EB3CA2"/>
    <w:rsid w:val="00ED4226"/>
    <w:rsid w:val="00ED5B64"/>
    <w:rsid w:val="00F2331D"/>
    <w:rsid w:val="00F44E26"/>
    <w:rsid w:val="00F564C1"/>
    <w:rsid w:val="00F62411"/>
    <w:rsid w:val="00F77560"/>
    <w:rsid w:val="00F87906"/>
    <w:rsid w:val="00F929E4"/>
    <w:rsid w:val="00F93B99"/>
    <w:rsid w:val="00FA0281"/>
    <w:rsid w:val="00FA06B1"/>
    <w:rsid w:val="00FA07B7"/>
    <w:rsid w:val="00FB07E4"/>
    <w:rsid w:val="00FC4F71"/>
    <w:rsid w:val="00FF27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BC4624"/>
  <w15:chartTrackingRefBased/>
  <w15:docId w15:val="{DB9F1431-A898-A149-910C-2662429B20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1A3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741FD"/>
    <w:rPr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741FD"/>
    <w:rPr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605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05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0549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05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0549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6697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6978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B6697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6978"/>
    <w:rPr>
      <w:rFonts w:ascii="Times New Roman" w:eastAsia="Times New Roman" w:hAnsi="Times New Roman" w:cs="Times New Roman"/>
      <w:noProof/>
    </w:rPr>
  </w:style>
  <w:style w:type="table" w:styleId="TableGrid">
    <w:name w:val="Table Grid"/>
    <w:basedOn w:val="TableNormal"/>
    <w:uiPriority w:val="39"/>
    <w:rsid w:val="00DF38DA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F38DA"/>
  </w:style>
  <w:style w:type="character" w:styleId="Hyperlink">
    <w:name w:val="Hyperlink"/>
    <w:basedOn w:val="DefaultParagraphFont"/>
    <w:uiPriority w:val="99"/>
    <w:unhideWhenUsed/>
    <w:rsid w:val="002510C4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510C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4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94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95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hyperlink" Target="mailto:geraint.rogers@sahmri.com" TargetMode="Externa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1</Pages>
  <Words>2670</Words>
  <Characters>15223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ming Wang</dc:creator>
  <cp:keywords/>
  <dc:description/>
  <cp:lastModifiedBy>Steven Taylor</cp:lastModifiedBy>
  <cp:revision>5</cp:revision>
  <dcterms:created xsi:type="dcterms:W3CDTF">2024-04-26T01:07:00Z</dcterms:created>
  <dcterms:modified xsi:type="dcterms:W3CDTF">2024-05-05T23:32:00Z</dcterms:modified>
</cp:coreProperties>
</file>